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44AA9B" w14:textId="19668B7E" w:rsidR="00E01C84" w:rsidRPr="00D6460C" w:rsidRDefault="00096041" w:rsidP="00BB3073">
      <w:pPr>
        <w:pStyle w:val="NoSpacing"/>
        <w:rPr>
          <w:rFonts w:ascii="Times New Roman" w:hAnsi="Times New Roman" w:cs="Times New Roman"/>
          <w:b/>
          <w:sz w:val="24"/>
          <w:szCs w:val="24"/>
        </w:rPr>
      </w:pPr>
      <w:r w:rsidRPr="00D6460C">
        <w:rPr>
          <w:rFonts w:ascii="Times New Roman" w:hAnsi="Times New Roman" w:cs="Times New Roman"/>
          <w:b/>
          <w:sz w:val="24"/>
          <w:szCs w:val="24"/>
        </w:rPr>
        <w:t xml:space="preserve">Identifying Critical Points of Trajectories of Depressive Symptoms </w:t>
      </w:r>
      <w:r w:rsidR="00ED76D4" w:rsidRPr="00D6460C">
        <w:rPr>
          <w:rFonts w:ascii="Times New Roman" w:hAnsi="Times New Roman" w:cs="Times New Roman"/>
          <w:b/>
          <w:sz w:val="24"/>
          <w:szCs w:val="24"/>
        </w:rPr>
        <w:t>f</w:t>
      </w:r>
      <w:r w:rsidRPr="00D6460C">
        <w:rPr>
          <w:rFonts w:ascii="Times New Roman" w:hAnsi="Times New Roman" w:cs="Times New Roman"/>
          <w:b/>
          <w:sz w:val="24"/>
          <w:szCs w:val="24"/>
        </w:rPr>
        <w:t>rom Childhood to Young Adulthood</w:t>
      </w:r>
      <w:r w:rsidR="008D4920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Start w:id="0" w:name="_GoBack"/>
      <w:bookmarkEnd w:id="0"/>
      <w:r w:rsidR="00BB3073" w:rsidRPr="00D6460C">
        <w:rPr>
          <w:rFonts w:ascii="Times New Roman" w:hAnsi="Times New Roman" w:cs="Times New Roman"/>
          <w:b/>
          <w:sz w:val="24"/>
          <w:szCs w:val="24"/>
        </w:rPr>
        <w:t>-</w:t>
      </w:r>
      <w:r w:rsidR="00202C18" w:rsidRPr="00D6460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01C84" w:rsidRPr="00D6460C">
        <w:rPr>
          <w:rFonts w:ascii="Times New Roman" w:hAnsi="Times New Roman" w:cs="Times New Roman"/>
          <w:b/>
          <w:sz w:val="24"/>
          <w:szCs w:val="24"/>
        </w:rPr>
        <w:t>Supplementary Materials</w:t>
      </w:r>
    </w:p>
    <w:p w14:paraId="2251F1CC" w14:textId="77777777" w:rsidR="00BB3073" w:rsidRDefault="00BB3073" w:rsidP="00BB3073">
      <w:pPr>
        <w:pStyle w:val="NoSpacing"/>
        <w:rPr>
          <w:rFonts w:ascii="Times New Roman" w:eastAsiaTheme="minorEastAsia" w:hAnsi="Times New Roman" w:cs="Times New Roman"/>
          <w:sz w:val="24"/>
          <w:szCs w:val="24"/>
        </w:rPr>
      </w:pPr>
    </w:p>
    <w:p w14:paraId="3CB5F1C1" w14:textId="77777777" w:rsidR="00BB3073" w:rsidRPr="00BB3073" w:rsidRDefault="00E01C84" w:rsidP="00BB3073">
      <w:pPr>
        <w:pStyle w:val="NoSpacing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BB3073">
        <w:rPr>
          <w:rFonts w:ascii="Times New Roman" w:eastAsiaTheme="minorEastAsia" w:hAnsi="Times New Roman" w:cs="Times New Roman"/>
          <w:b/>
          <w:sz w:val="24"/>
          <w:szCs w:val="24"/>
        </w:rPr>
        <w:t>Model equation</w:t>
      </w:r>
      <w:r w:rsidR="00BB3073">
        <w:rPr>
          <w:rFonts w:ascii="Times New Roman" w:eastAsiaTheme="minorEastAsia" w:hAnsi="Times New Roman" w:cs="Times New Roman"/>
          <w:b/>
          <w:sz w:val="24"/>
          <w:szCs w:val="24"/>
        </w:rPr>
        <w:br/>
      </w:r>
    </w:p>
    <w:p w14:paraId="2B08605E" w14:textId="67C449E6" w:rsidR="00E01C84" w:rsidRDefault="001076AE" w:rsidP="00E01C84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Reconsider</w:t>
      </w:r>
      <w:r w:rsidR="00E01C84" w:rsidRPr="003268CD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F70E8">
        <w:rPr>
          <w:rFonts w:ascii="Times New Roman" w:eastAsiaTheme="minorEastAsia" w:hAnsi="Times New Roman" w:cs="Times New Roman"/>
          <w:sz w:val="24"/>
          <w:szCs w:val="24"/>
        </w:rPr>
        <w:t xml:space="preserve">equation 1 </w:t>
      </w:r>
      <w:r w:rsidR="004A45AA">
        <w:rPr>
          <w:rFonts w:ascii="Times New Roman" w:eastAsiaTheme="minorEastAsia" w:hAnsi="Times New Roman" w:cs="Times New Roman"/>
          <w:sz w:val="24"/>
          <w:szCs w:val="24"/>
        </w:rPr>
        <w:t>in the manuscript:</w:t>
      </w:r>
    </w:p>
    <w:p w14:paraId="57225371" w14:textId="77777777" w:rsidR="008E2E0E" w:rsidRDefault="008E2E0E" w:rsidP="00E01C84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7B65B529" w14:textId="49F4DB25" w:rsidR="00E01C84" w:rsidRPr="003268CD" w:rsidRDefault="008D4920" w:rsidP="00E01C84">
      <w:pPr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4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5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6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7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p>
          </m:sSubSup>
        </m:oMath>
      </m:oMathPara>
    </w:p>
    <w:p w14:paraId="07E3DCE2" w14:textId="77777777" w:rsidR="00E01C84" w:rsidRDefault="00E01C84" w:rsidP="00E01C84">
      <w:pPr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j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3j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</m:oMath>
      </m:oMathPara>
    </w:p>
    <w:p w14:paraId="4B9D8EA9" w14:textId="77777777" w:rsidR="00E01C84" w:rsidRDefault="00E01C84" w:rsidP="00E01C84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(Supplementary equation 1)</w:t>
      </w:r>
    </w:p>
    <w:p w14:paraId="109A30A4" w14:textId="77777777" w:rsidR="008E2E0E" w:rsidRDefault="008E2E0E" w:rsidP="00E01C84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7DAD4E2D" w14:textId="01634F48" w:rsidR="001076AE" w:rsidRDefault="001076AE" w:rsidP="00E01C84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is the depressive symptom score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is the age (</w:t>
      </w:r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centred </w:t>
      </w:r>
      <w:r>
        <w:rPr>
          <w:rFonts w:ascii="Times New Roman" w:eastAsiaTheme="minorEastAsia" w:hAnsi="Times New Roman" w:cs="Times New Roman"/>
          <w:sz w:val="24"/>
          <w:szCs w:val="24"/>
        </w:rPr>
        <w:t>around 16 years, the approximate sample mean</w:t>
      </w:r>
      <w:r w:rsidRPr="003A0763">
        <w:rPr>
          <w:rFonts w:ascii="Times New Roman" w:eastAsiaTheme="minorEastAsia" w:hAnsi="Times New Roman" w:cs="Times New Roman"/>
          <w:sz w:val="24"/>
          <w:szCs w:val="24"/>
        </w:rPr>
        <w:t>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for</w:t>
      </w:r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 individual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j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at </w:t>
      </w:r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occasion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i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is a dummy variable for being female,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j</m:t>
            </m:r>
          </m:sub>
        </m:sSub>
      </m:oMath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j</m:t>
            </m:r>
          </m:sub>
        </m:sSub>
      </m:oMath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j</m:t>
            </m:r>
          </m:sub>
        </m:sSub>
      </m:oMath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3j</m:t>
            </m:r>
          </m:sub>
        </m:sSub>
      </m:oMath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are the random</w:t>
      </w:r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linear, quadratic and cubic effects, respectively,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is the occasion-specific residual.</w:t>
      </w:r>
    </w:p>
    <w:p w14:paraId="449153E4" w14:textId="1AA2E87C" w:rsidR="001076AE" w:rsidRPr="00AB370B" w:rsidRDefault="001076AE" w:rsidP="00E01C84">
      <w:pPr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AB370B">
        <w:rPr>
          <w:rFonts w:ascii="Times New Roman" w:eastAsiaTheme="minorEastAsia" w:hAnsi="Times New Roman" w:cs="Times New Roman"/>
          <w:b/>
          <w:sz w:val="24"/>
          <w:szCs w:val="24"/>
        </w:rPr>
        <w:t>Predicted</w:t>
      </w:r>
      <w:r w:rsidR="00FB632F" w:rsidRPr="00FB632F">
        <w:rPr>
          <w:rFonts w:ascii="Times New Roman" w:eastAsiaTheme="minorEastAsia" w:hAnsi="Times New Roman" w:cs="Times New Roman"/>
          <w:b/>
          <w:sz w:val="24"/>
          <w:szCs w:val="24"/>
        </w:rPr>
        <w:t xml:space="preserve"> depressive symptom scores</w:t>
      </w:r>
    </w:p>
    <w:p w14:paraId="317F89E9" w14:textId="5E25330B" w:rsidR="001076AE" w:rsidRDefault="001076AE" w:rsidP="001076AE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e predicted depressive symptom score for </w:t>
      </w:r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individual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j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at </w:t>
      </w:r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occasion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i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is given by</w:t>
      </w:r>
    </w:p>
    <w:p w14:paraId="7BF514C6" w14:textId="77777777" w:rsidR="008E2E0E" w:rsidRDefault="008E2E0E" w:rsidP="001076AE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04DA86CA" w14:textId="2D5CA3F5" w:rsidR="001076AE" w:rsidRPr="003268CD" w:rsidRDefault="008D4920" w:rsidP="001076AE">
      <w:pPr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e>
              </m:acc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4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5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6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7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p>
          </m:sSubSup>
        </m:oMath>
      </m:oMathPara>
    </w:p>
    <w:p w14:paraId="4E71B060" w14:textId="5D9F09DC" w:rsidR="001076AE" w:rsidRDefault="001076AE" w:rsidP="001076AE">
      <w:pPr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j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3j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p>
          </m:sSubSup>
        </m:oMath>
      </m:oMathPara>
    </w:p>
    <w:p w14:paraId="2BFBE2D2" w14:textId="260258B2" w:rsidR="00FB632F" w:rsidRDefault="00FB632F" w:rsidP="00FB632F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(Supplementary equation 2)</w:t>
      </w:r>
    </w:p>
    <w:p w14:paraId="45BF80F9" w14:textId="77777777" w:rsidR="00B714BA" w:rsidRDefault="00B714BA" w:rsidP="00FB632F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11C3EBD7" w14:textId="32923733" w:rsidR="001076AE" w:rsidRPr="00AB370B" w:rsidRDefault="00B714BA" w:rsidP="00E01C84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e mean male and female predicted depressive symptom score at a given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can be obtained by setting all random effects to 0 and by setting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to 0 or 1 accordingly.</w:t>
      </w:r>
    </w:p>
    <w:p w14:paraId="120B052F" w14:textId="6225EFC4" w:rsidR="00C56B85" w:rsidRDefault="008E2E0E" w:rsidP="00E01C84">
      <w:pPr>
        <w:rPr>
          <w:rFonts w:ascii="Times New Roman" w:eastAsiaTheme="minorEastAsia" w:hAnsi="Times New Roman" w:cs="Times New Roman"/>
          <w:b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t>V</w:t>
      </w:r>
      <w:r w:rsidR="00C56B85">
        <w:rPr>
          <w:rFonts w:ascii="Times New Roman" w:eastAsiaTheme="minorEastAsia" w:hAnsi="Times New Roman" w:cs="Times New Roman"/>
          <w:b/>
          <w:sz w:val="24"/>
          <w:szCs w:val="24"/>
        </w:rPr>
        <w:t>elocity</w:t>
      </w:r>
    </w:p>
    <w:p w14:paraId="3B3F3703" w14:textId="646C1AE0" w:rsidR="00B714BA" w:rsidRDefault="00E01C84" w:rsidP="00E01C84">
      <w:pPr>
        <w:rPr>
          <w:rFonts w:ascii="Times New Roman" w:eastAsiaTheme="minorEastAsia" w:hAnsi="Times New Roman" w:cs="Times New Roman"/>
          <w:sz w:val="24"/>
          <w:szCs w:val="24"/>
        </w:rPr>
      </w:pPr>
      <w:r w:rsidRPr="00AE614D">
        <w:rPr>
          <w:rFonts w:ascii="Times New Roman" w:eastAsiaTheme="minorEastAsia" w:hAnsi="Times New Roman" w:cs="Times New Roman"/>
          <w:sz w:val="24"/>
          <w:szCs w:val="24"/>
        </w:rPr>
        <w:t xml:space="preserve">Differentiating </w:t>
      </w:r>
      <w:r w:rsidR="004A45AA">
        <w:rPr>
          <w:rFonts w:ascii="Times New Roman" w:eastAsiaTheme="minorEastAsia" w:hAnsi="Times New Roman" w:cs="Times New Roman"/>
          <w:sz w:val="24"/>
          <w:szCs w:val="24"/>
        </w:rPr>
        <w:t xml:space="preserve">supplementary equation </w:t>
      </w:r>
      <w:r w:rsidRPr="00AE614D">
        <w:rPr>
          <w:rFonts w:ascii="Times New Roman" w:eastAsiaTheme="minorEastAsia" w:hAnsi="Times New Roman" w:cs="Times New Roman"/>
          <w:sz w:val="24"/>
          <w:szCs w:val="24"/>
        </w:rPr>
        <w:t xml:space="preserve">1 with respect to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 w:rsidRPr="00AE614D">
        <w:rPr>
          <w:rFonts w:ascii="Times New Roman" w:eastAsiaTheme="minorEastAsia" w:hAnsi="Times New Roman" w:cs="Times New Roman"/>
          <w:sz w:val="24"/>
          <w:szCs w:val="24"/>
        </w:rPr>
        <w:t xml:space="preserve"> gives the </w:t>
      </w:r>
      <w:r>
        <w:rPr>
          <w:rFonts w:ascii="Times New Roman" w:eastAsiaTheme="minorEastAsia" w:hAnsi="Times New Roman" w:cs="Times New Roman"/>
          <w:sz w:val="24"/>
          <w:szCs w:val="24"/>
        </w:rPr>
        <w:t>velocity</w:t>
      </w:r>
      <w:r w:rsidR="00A13024">
        <w:rPr>
          <w:rFonts w:ascii="Times New Roman" w:eastAsiaTheme="minorEastAsia" w:hAnsi="Times New Roman" w:cs="Times New Roman"/>
          <w:sz w:val="24"/>
          <w:szCs w:val="24"/>
        </w:rPr>
        <w:t xml:space="preserve"> (</w:t>
      </w:r>
      <w:r w:rsidR="00A13024" w:rsidRPr="00AE614D">
        <w:rPr>
          <w:rFonts w:ascii="Times New Roman" w:eastAsiaTheme="minorEastAsia" w:hAnsi="Times New Roman" w:cs="Times New Roman"/>
          <w:sz w:val="24"/>
          <w:szCs w:val="24"/>
        </w:rPr>
        <w:t>rate of change</w:t>
      </w:r>
      <w:r w:rsidR="004A45AA">
        <w:rPr>
          <w:rFonts w:ascii="Times New Roman" w:eastAsiaTheme="minorEastAsia" w:hAnsi="Times New Roman" w:cs="Times New Roman"/>
          <w:sz w:val="24"/>
          <w:szCs w:val="24"/>
        </w:rPr>
        <w:t>) in depressive symptoms</w:t>
      </w:r>
    </w:p>
    <w:p w14:paraId="0DB86FDF" w14:textId="224FFA10" w:rsidR="008E2E0E" w:rsidRDefault="008E2E0E" w:rsidP="00E01C84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6918F78A" w14:textId="026A57EA" w:rsidR="004A45AA" w:rsidRDefault="008D4920" w:rsidP="008E2E0E">
      <w:pPr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f>
            <m:f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∂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j</m:t>
                  </m:r>
                </m:sub>
              </m:sSub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∂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j</m:t>
                  </m:r>
                </m:sub>
              </m:sSub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2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3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5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2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6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3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7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2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j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3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3j</m:t>
              </m:r>
            </m:sub>
          </m:sSub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bSup>
        </m:oMath>
      </m:oMathPara>
    </w:p>
    <w:p w14:paraId="7DDD4571" w14:textId="713906DC" w:rsidR="00E01C84" w:rsidRPr="004A45AA" w:rsidRDefault="00E01C84" w:rsidP="00E01C84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4A45AA">
        <w:rPr>
          <w:rFonts w:ascii="Times New Roman" w:eastAsiaTheme="minorEastAsia" w:hAnsi="Times New Roman" w:cs="Times New Roman"/>
          <w:sz w:val="24"/>
          <w:szCs w:val="24"/>
        </w:rPr>
        <w:t xml:space="preserve">Supplementary equation </w:t>
      </w:r>
      <w:r w:rsidR="00497E12">
        <w:rPr>
          <w:rFonts w:ascii="Times New Roman" w:eastAsiaTheme="minorEastAsia" w:hAnsi="Times New Roman" w:cs="Times New Roman"/>
          <w:sz w:val="24"/>
          <w:szCs w:val="24"/>
        </w:rPr>
        <w:t>3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795ACAF1" w14:textId="47B2B2FB" w:rsidR="00B714BA" w:rsidRDefault="00B714BA" w:rsidP="00B714BA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e mean male and female velocities at a given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can be obtained by setting all random effects to 0 and by setting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to 0 or 1 accordingly.</w:t>
      </w:r>
    </w:p>
    <w:p w14:paraId="2CBDF7DD" w14:textId="77777777" w:rsidR="004A45AA" w:rsidRDefault="004A45AA" w:rsidP="00E01C84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5AB12747" w14:textId="4DEF1D07" w:rsidR="008E2E0E" w:rsidRPr="00AB370B" w:rsidRDefault="00A13024" w:rsidP="00E01C84">
      <w:pPr>
        <w:rPr>
          <w:rFonts w:ascii="Times New Roman" w:eastAsiaTheme="minorEastAsia" w:hAnsi="Times New Roman" w:cs="Times New Roman"/>
          <w:b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lastRenderedPageBreak/>
        <w:t>Acceleration</w:t>
      </w:r>
    </w:p>
    <w:p w14:paraId="6F3BFE58" w14:textId="52F2C5DF" w:rsidR="00A13024" w:rsidRDefault="00A13024" w:rsidP="00A13024">
      <w:pPr>
        <w:rPr>
          <w:rFonts w:ascii="Times New Roman" w:eastAsiaTheme="minorEastAsia" w:hAnsi="Times New Roman" w:cs="Times New Roman"/>
          <w:sz w:val="24"/>
          <w:szCs w:val="24"/>
        </w:rPr>
      </w:pPr>
      <w:r w:rsidRPr="00AE614D">
        <w:rPr>
          <w:rFonts w:ascii="Times New Roman" w:eastAsiaTheme="minorEastAsia" w:hAnsi="Times New Roman" w:cs="Times New Roman"/>
          <w:sz w:val="24"/>
          <w:szCs w:val="24"/>
        </w:rPr>
        <w:t xml:space="preserve">Differentiating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supplementary equation </w:t>
      </w:r>
      <w:r w:rsidRPr="00AE614D">
        <w:rPr>
          <w:rFonts w:ascii="Times New Roman" w:eastAsiaTheme="minorEastAsia" w:hAnsi="Times New Roman" w:cs="Times New Roman"/>
          <w:sz w:val="24"/>
          <w:szCs w:val="24"/>
        </w:rPr>
        <w:t xml:space="preserve">1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twice </w:t>
      </w:r>
      <w:r w:rsidRPr="00AE614D">
        <w:rPr>
          <w:rFonts w:ascii="Times New Roman" w:eastAsiaTheme="minorEastAsia" w:hAnsi="Times New Roman" w:cs="Times New Roman"/>
          <w:sz w:val="24"/>
          <w:szCs w:val="24"/>
        </w:rPr>
        <w:t xml:space="preserve">with respect to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 w:rsidRPr="00AE614D">
        <w:rPr>
          <w:rFonts w:ascii="Times New Roman" w:eastAsiaTheme="minorEastAsia" w:hAnsi="Times New Roman" w:cs="Times New Roman"/>
          <w:sz w:val="24"/>
          <w:szCs w:val="24"/>
        </w:rPr>
        <w:t xml:space="preserve"> gives the </w:t>
      </w:r>
      <w:r>
        <w:rPr>
          <w:rFonts w:ascii="Times New Roman" w:eastAsiaTheme="minorEastAsia" w:hAnsi="Times New Roman" w:cs="Times New Roman"/>
          <w:sz w:val="24"/>
          <w:szCs w:val="24"/>
        </w:rPr>
        <w:t>acceleration</w:t>
      </w:r>
      <w:r w:rsidR="00497E12">
        <w:rPr>
          <w:rFonts w:ascii="Times New Roman" w:eastAsiaTheme="minorEastAsia" w:hAnsi="Times New Roman" w:cs="Times New Roman"/>
          <w:sz w:val="24"/>
          <w:szCs w:val="24"/>
        </w:rPr>
        <w:t xml:space="preserve"> in depressive symptoms</w:t>
      </w:r>
    </w:p>
    <w:p w14:paraId="6E1FE446" w14:textId="77777777" w:rsidR="00A13024" w:rsidRDefault="00A13024" w:rsidP="00A13024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130F0360" w14:textId="7FDEA358" w:rsidR="00A13024" w:rsidRDefault="008D4920" w:rsidP="00AB370B">
      <w:pPr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f>
            <m:f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j</m:t>
                  </m:r>
                </m:sub>
              </m:sSub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∂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j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bSup>
            </m:den>
          </m:f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w:bookmarkStart w:id="1" w:name="_Hlk492287588"/>
          <m:r>
            <w:rPr>
              <w:rFonts w:ascii="Cambria Math" w:hAnsi="Cambria Math" w:cs="Times New Roman"/>
              <w:sz w:val="24"/>
              <w:szCs w:val="24"/>
            </w:rPr>
            <m:t>2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6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3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2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6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6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7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2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6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3j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</m:oMath>
      </m:oMathPara>
    </w:p>
    <w:bookmarkEnd w:id="1"/>
    <w:p w14:paraId="54505E65" w14:textId="201ACF0F" w:rsidR="00A13024" w:rsidRDefault="00A13024" w:rsidP="00AB370B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(Supplementary equation </w:t>
      </w:r>
      <w:r w:rsidR="00497E12">
        <w:rPr>
          <w:rFonts w:ascii="Times New Roman" w:eastAsiaTheme="minorEastAsia" w:hAnsi="Times New Roman" w:cs="Times New Roman"/>
          <w:sz w:val="24"/>
          <w:szCs w:val="24"/>
        </w:rPr>
        <w:t>4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2AD588FF" w14:textId="77777777" w:rsidR="00B714BA" w:rsidRDefault="00B714BA" w:rsidP="00B714BA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6B271B51" w14:textId="3E4EF20D" w:rsidR="00B714BA" w:rsidRDefault="00B714BA" w:rsidP="00B714BA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e mean male and female accelerations at a given ag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can be obtained by setting all random effects to 0 and by setting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to 0 or 1 accordingly.</w:t>
      </w:r>
    </w:p>
    <w:p w14:paraId="78B3F6E6" w14:textId="77777777" w:rsidR="00A13024" w:rsidRDefault="00A13024" w:rsidP="00AB370B">
      <w:pPr>
        <w:jc w:val="center"/>
        <w:rPr>
          <w:rFonts w:ascii="Cambria Math" w:eastAsiaTheme="minorEastAsia" w:hAnsi="Cambria Math" w:cs="Times New Roman"/>
          <w:sz w:val="24"/>
          <w:szCs w:val="24"/>
        </w:rPr>
      </w:pPr>
    </w:p>
    <w:p w14:paraId="6DE366C6" w14:textId="77777777" w:rsidR="00A13024" w:rsidRPr="00F77FDE" w:rsidRDefault="00A13024" w:rsidP="00A13024">
      <w:pPr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F77FDE">
        <w:rPr>
          <w:rFonts w:ascii="Times New Roman" w:eastAsiaTheme="minorEastAsia" w:hAnsi="Times New Roman" w:cs="Times New Roman"/>
          <w:b/>
          <w:sz w:val="24"/>
          <w:szCs w:val="24"/>
        </w:rPr>
        <w:t>Age of peak velocity</w:t>
      </w:r>
    </w:p>
    <w:p w14:paraId="15772088" w14:textId="133F574A" w:rsidR="00D2763E" w:rsidRDefault="00D2763E" w:rsidP="00D83D18">
      <w:pPr>
        <w:rPr>
          <w:rFonts w:ascii="Times New Roman" w:eastAsiaTheme="minorEastAsia" w:hAnsi="Times New Roman" w:cs="Times New Roman"/>
          <w:sz w:val="24"/>
          <w:szCs w:val="24"/>
        </w:rPr>
      </w:pPr>
      <w:r w:rsidRPr="00D2763E">
        <w:rPr>
          <w:rFonts w:ascii="Times New Roman" w:eastAsiaTheme="minorEastAsia" w:hAnsi="Times New Roman" w:cs="Times New Roman"/>
          <w:sz w:val="24"/>
          <w:szCs w:val="24"/>
        </w:rPr>
        <w:t xml:space="preserve">Setting </w:t>
      </w:r>
      <w:r w:rsidR="00A13024">
        <w:rPr>
          <w:rFonts w:ascii="Times New Roman" w:eastAsiaTheme="minorEastAsia" w:hAnsi="Times New Roman" w:cs="Times New Roman"/>
          <w:sz w:val="24"/>
          <w:szCs w:val="24"/>
        </w:rPr>
        <w:t xml:space="preserve">supplementary equation </w:t>
      </w:r>
      <w:r w:rsidR="00497E12">
        <w:rPr>
          <w:rFonts w:ascii="Times New Roman" w:eastAsiaTheme="minorEastAsia" w:hAnsi="Times New Roman" w:cs="Times New Roman"/>
          <w:sz w:val="24"/>
          <w:szCs w:val="24"/>
        </w:rPr>
        <w:t>4</w:t>
      </w:r>
      <w:r w:rsidR="00A13024" w:rsidRPr="00AE614D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D2763E">
        <w:rPr>
          <w:rFonts w:ascii="Times New Roman" w:eastAsiaTheme="minorEastAsia" w:hAnsi="Times New Roman" w:cs="Times New Roman"/>
          <w:sz w:val="24"/>
          <w:szCs w:val="24"/>
        </w:rPr>
        <w:t>to zero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A13024">
        <w:rPr>
          <w:rFonts w:ascii="Times New Roman" w:eastAsiaTheme="minorEastAsia" w:hAnsi="Times New Roman" w:cs="Times New Roman"/>
          <w:sz w:val="24"/>
          <w:szCs w:val="24"/>
        </w:rPr>
        <w:t>and rearranging gives the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age of peak velocity of depressive symptoms:</w:t>
      </w:r>
    </w:p>
    <w:p w14:paraId="3767BC8C" w14:textId="77777777" w:rsidR="00A13024" w:rsidRDefault="00A13024" w:rsidP="00D83D18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21B925A5" w14:textId="638CDE55" w:rsidR="00A13024" w:rsidRPr="00D2763E" w:rsidRDefault="008D4920" w:rsidP="00D83D18">
      <w:pPr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,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APV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+2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6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j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+2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j</m:t>
                  </m:r>
                </m:sub>
              </m:sSub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6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3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+6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7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j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+6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3j</m:t>
                  </m:r>
                </m:sub>
              </m:sSub>
            </m:den>
          </m:f>
        </m:oMath>
      </m:oMathPara>
    </w:p>
    <w:p w14:paraId="7F49F425" w14:textId="02007F7C" w:rsidR="00E0707B" w:rsidRDefault="00E0707B" w:rsidP="00E0707B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(Supplementary equation </w:t>
      </w:r>
      <w:r w:rsidR="00497E12">
        <w:rPr>
          <w:rFonts w:ascii="Times New Roman" w:eastAsiaTheme="minorEastAsia" w:hAnsi="Times New Roman" w:cs="Times New Roman"/>
          <w:sz w:val="24"/>
          <w:szCs w:val="24"/>
        </w:rPr>
        <w:t>5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4B713752" w14:textId="77777777" w:rsidR="00B714BA" w:rsidRDefault="00B714BA" w:rsidP="00E0707B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0A5AB959" w14:textId="6B400CED" w:rsidR="00DE2229" w:rsidRDefault="00DE2229" w:rsidP="00E0707B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e predicted depressive symptom scores evaluated at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,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PV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can be found by substituting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,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PV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into supplementary equation 2.</w:t>
      </w:r>
    </w:p>
    <w:p w14:paraId="1734417A" w14:textId="27F26919" w:rsidR="00DE2229" w:rsidRDefault="00B714BA" w:rsidP="00B714BA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e mean male and female ages of peak velocity can be obtained by setting all random effects to 0 and by setting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to 0 or 1 accordingly.</w:t>
      </w:r>
    </w:p>
    <w:p w14:paraId="4284E0F4" w14:textId="77777777" w:rsidR="00573278" w:rsidRDefault="00573278" w:rsidP="00E01C84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7EB6D4AB" w14:textId="77777777" w:rsidR="00C56B85" w:rsidRPr="00573278" w:rsidRDefault="00C56B85" w:rsidP="00E01C84">
      <w:pPr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573278">
        <w:rPr>
          <w:rFonts w:ascii="Times New Roman" w:eastAsiaTheme="minorEastAsia" w:hAnsi="Times New Roman" w:cs="Times New Roman"/>
          <w:b/>
          <w:sz w:val="24"/>
          <w:szCs w:val="24"/>
        </w:rPr>
        <w:t>Age of maximum depressive symptoms</w:t>
      </w:r>
    </w:p>
    <w:p w14:paraId="470990C4" w14:textId="39F832C5" w:rsidR="00E01C84" w:rsidRDefault="00C56B85" w:rsidP="00E01C84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Setting supplementary equation </w:t>
      </w:r>
      <w:r w:rsidR="00497E12">
        <w:rPr>
          <w:rFonts w:ascii="Times New Roman" w:eastAsiaTheme="minorEastAsia" w:hAnsi="Times New Roman" w:cs="Times New Roman"/>
          <w:sz w:val="24"/>
          <w:szCs w:val="24"/>
        </w:rPr>
        <w:t>3</w:t>
      </w:r>
      <w:r w:rsidR="00E01C84" w:rsidRPr="00A86E9D">
        <w:rPr>
          <w:rFonts w:ascii="Times New Roman" w:eastAsiaTheme="minorEastAsia" w:hAnsi="Times New Roman" w:cs="Times New Roman"/>
          <w:sz w:val="24"/>
          <w:szCs w:val="24"/>
        </w:rPr>
        <w:t xml:space="preserve"> equal to zero and rearranging </w:t>
      </w:r>
      <w:r w:rsidR="00E0707B">
        <w:rPr>
          <w:rFonts w:ascii="Times New Roman" w:eastAsiaTheme="minorEastAsia" w:hAnsi="Times New Roman" w:cs="Times New Roman"/>
          <w:sz w:val="24"/>
          <w:szCs w:val="24"/>
        </w:rPr>
        <w:t xml:space="preserve">using the quadratic formulae </w:t>
      </w:r>
      <w:r w:rsidR="00E01C84" w:rsidRPr="00A86E9D">
        <w:rPr>
          <w:rFonts w:ascii="Times New Roman" w:eastAsiaTheme="minorEastAsia" w:hAnsi="Times New Roman" w:cs="Times New Roman"/>
          <w:sz w:val="24"/>
          <w:szCs w:val="24"/>
        </w:rPr>
        <w:t>give</w:t>
      </w:r>
      <w:r w:rsidR="00E0707B"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E01C84" w:rsidRPr="00A86E9D">
        <w:rPr>
          <w:rFonts w:ascii="Times New Roman" w:eastAsiaTheme="minorEastAsia" w:hAnsi="Times New Roman" w:cs="Times New Roman"/>
          <w:sz w:val="24"/>
          <w:szCs w:val="24"/>
        </w:rPr>
        <w:t xml:space="preserve"> the age</w:t>
      </w:r>
      <w:r w:rsidR="00E01C84">
        <w:rPr>
          <w:rFonts w:ascii="Times New Roman" w:eastAsiaTheme="minorEastAsia" w:hAnsi="Times New Roman" w:cs="Times New Roman"/>
          <w:sz w:val="24"/>
          <w:szCs w:val="24"/>
        </w:rPr>
        <w:t xml:space="preserve"> of the two turning points</w:t>
      </w:r>
      <w:r w:rsidR="002C2B7E">
        <w:rPr>
          <w:rFonts w:ascii="Times New Roman" w:eastAsiaTheme="minorEastAsia" w:hAnsi="Times New Roman" w:cs="Times New Roman"/>
          <w:sz w:val="24"/>
          <w:szCs w:val="24"/>
        </w:rPr>
        <w:t xml:space="preserve"> (i.e</w:t>
      </w:r>
      <w:r w:rsidR="00F85689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2C2B7E">
        <w:rPr>
          <w:rFonts w:ascii="Times New Roman" w:eastAsiaTheme="minorEastAsia" w:hAnsi="Times New Roman" w:cs="Times New Roman"/>
          <w:sz w:val="24"/>
          <w:szCs w:val="24"/>
        </w:rPr>
        <w:t xml:space="preserve">, age at minimum and age at maximum depressive </w:t>
      </w:r>
      <w:r w:rsidR="00B13CB1">
        <w:rPr>
          <w:rFonts w:ascii="Times New Roman" w:eastAsiaTheme="minorEastAsia" w:hAnsi="Times New Roman" w:cs="Times New Roman"/>
          <w:sz w:val="24"/>
          <w:szCs w:val="24"/>
        </w:rPr>
        <w:t>symptoms</w:t>
      </w:r>
      <w:r w:rsidR="002C2B7E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5EC953E0" w14:textId="77777777" w:rsidR="00E0707B" w:rsidRDefault="00E0707B" w:rsidP="00E01C84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3F38A97E" w14:textId="2345C8AD" w:rsidR="002C2B7E" w:rsidRPr="00C56B85" w:rsidRDefault="008D4920" w:rsidP="00AB370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,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AMDS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-2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6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j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u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j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)±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4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b>
                          </m:s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β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6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1j</m:t>
                              </m:r>
                            </m:sub>
                          </m:s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j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12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5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j</m:t>
                          </m:r>
                        </m:sub>
                      </m:sSub>
                    </m:e>
                  </m:d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7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3j</m:t>
                          </m:r>
                        </m:sub>
                      </m:sSub>
                    </m:e>
                  </m:d>
                </m:e>
              </m:rad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6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3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7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j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3j</m:t>
                      </m:r>
                    </m:sub>
                  </m:sSub>
                </m:e>
              </m:d>
            </m:den>
          </m:f>
        </m:oMath>
      </m:oMathPara>
    </w:p>
    <w:p w14:paraId="05E0A353" w14:textId="6D1532B9" w:rsidR="00E01C84" w:rsidRDefault="00E01C84" w:rsidP="00E01C84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>(</w:t>
      </w:r>
      <w:r w:rsidR="00C56B85">
        <w:rPr>
          <w:rFonts w:ascii="Times New Roman" w:eastAsiaTheme="minorEastAsia" w:hAnsi="Times New Roman" w:cs="Times New Roman"/>
          <w:sz w:val="24"/>
          <w:szCs w:val="24"/>
        </w:rPr>
        <w:t xml:space="preserve">Supplementary equation </w:t>
      </w:r>
      <w:r w:rsidR="00497E12">
        <w:rPr>
          <w:rFonts w:ascii="Times New Roman" w:eastAsiaTheme="minorEastAsia" w:hAnsi="Times New Roman" w:cs="Times New Roman"/>
          <w:sz w:val="24"/>
          <w:szCs w:val="24"/>
        </w:rPr>
        <w:t>6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3B676B62" w14:textId="77777777" w:rsidR="00DE2229" w:rsidRDefault="00DE2229" w:rsidP="00E01C84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102B61D1" w14:textId="4B303810" w:rsidR="000C1831" w:rsidRDefault="00DE2229" w:rsidP="00E01C84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e predicted depressive symptom scores evaluated at the two values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,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MDS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can be found by substituting the two values into supplementary equation 2.</w:t>
      </w:r>
    </w:p>
    <w:p w14:paraId="3600C316" w14:textId="237D9903" w:rsidR="000C1831" w:rsidRDefault="000C1831" w:rsidP="000C1831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e mean male and female ages of maximum depressive symptoms can be obtained by setting all random effects to 0 and by setting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j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to 0 or 1 accordingly.</w:t>
      </w:r>
    </w:p>
    <w:p w14:paraId="71F8E340" w14:textId="77777777" w:rsidR="00A8447D" w:rsidRDefault="00A8447D" w:rsidP="004E6B0B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eastAsia="en-GB"/>
        </w:rPr>
      </w:pPr>
    </w:p>
    <w:p w14:paraId="31CCC153" w14:textId="77777777" w:rsidR="00A8447D" w:rsidRDefault="00A8447D" w:rsidP="004E6B0B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A8447D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Covariates</w:t>
      </w:r>
    </w:p>
    <w:p w14:paraId="06E7F65B" w14:textId="77777777" w:rsidR="00A8447D" w:rsidRDefault="00A8447D" w:rsidP="004E6B0B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</w:p>
    <w:p w14:paraId="66D08416" w14:textId="77777777" w:rsidR="00A8447D" w:rsidRDefault="001D6A5F" w:rsidP="00870760">
      <w:pPr>
        <w:spacing w:after="0" w:line="24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Covariates</w:t>
      </w:r>
      <w:r w:rsidR="00734550" w:rsidRPr="003A0763">
        <w:rPr>
          <w:rFonts w:ascii="Times New Roman" w:eastAsiaTheme="minorEastAsia" w:hAnsi="Times New Roman" w:cs="Times New Roman"/>
          <w:sz w:val="24"/>
          <w:szCs w:val="24"/>
        </w:rPr>
        <w:t xml:space="preserve"> were included based upon previous evidence from the depressive symptoms literature </w:t>
      </w:r>
      <w:r w:rsidR="00734550">
        <w:rPr>
          <w:rFonts w:ascii="Times New Roman" w:eastAsiaTheme="minorEastAsia" w:hAnsi="Times New Roman" w:cs="Times New Roman"/>
          <w:sz w:val="24"/>
          <w:szCs w:val="24"/>
        </w:rPr>
        <w:t>that highlight correlations between depressive symptoms</w:t>
      </w:r>
      <w:r w:rsidR="00A5081C">
        <w:rPr>
          <w:rFonts w:ascii="Times New Roman" w:eastAsiaTheme="minorEastAsia" w:hAnsi="Times New Roman" w:cs="Times New Roman"/>
          <w:sz w:val="24"/>
          <w:szCs w:val="24"/>
        </w:rPr>
        <w:t xml:space="preserve"> and missing data</w:t>
      </w:r>
      <w:r w:rsidR="007345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734550">
        <w:rPr>
          <w:rFonts w:ascii="Times New Roman" w:eastAsiaTheme="minorEastAsia" w:hAnsi="Times New Roman" w:cs="Times New Roman"/>
          <w:sz w:val="24"/>
          <w:szCs w:val="24"/>
        </w:rPr>
        <w:fldChar w:fldCharType="begin">
          <w:fldData xml:space="preserve">PEVuZE5vdGU+PENpdGU+PEF1dGhvcj5QZWFyc29uPC9BdXRob3I+PFllYXI+MjAxNzwvWWVhcj48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==
</w:fldData>
        </w:fldChar>
      </w:r>
      <w:r w:rsidR="00734550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</w:instrText>
      </w:r>
      <w:r w:rsidR="00734550">
        <w:rPr>
          <w:rFonts w:ascii="Times New Roman" w:eastAsiaTheme="minorEastAsia" w:hAnsi="Times New Roman" w:cs="Times New Roman"/>
          <w:sz w:val="24"/>
          <w:szCs w:val="24"/>
        </w:rPr>
        <w:fldChar w:fldCharType="begin">
          <w:fldData xml:space="preserve">PEVuZE5vdGU+PENpdGU+PEF1dGhvcj5QZWFyc29uPC9BdXRob3I+PFllYXI+MjAxNzwvWWVhcj48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==
</w:fldData>
        </w:fldChar>
      </w:r>
      <w:r w:rsidR="00734550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.DATA </w:instrText>
      </w:r>
      <w:r w:rsidR="00734550">
        <w:rPr>
          <w:rFonts w:ascii="Times New Roman" w:eastAsiaTheme="minorEastAsia" w:hAnsi="Times New Roman" w:cs="Times New Roman"/>
          <w:sz w:val="24"/>
          <w:szCs w:val="24"/>
        </w:rPr>
      </w:r>
      <w:r w:rsidR="00734550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734550">
        <w:rPr>
          <w:rFonts w:ascii="Times New Roman" w:eastAsiaTheme="minorEastAsia" w:hAnsi="Times New Roman" w:cs="Times New Roman"/>
          <w:sz w:val="24"/>
          <w:szCs w:val="24"/>
        </w:rPr>
      </w:r>
      <w:r w:rsidR="00734550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734550">
        <w:rPr>
          <w:rFonts w:ascii="Times New Roman" w:eastAsiaTheme="minorEastAsia" w:hAnsi="Times New Roman" w:cs="Times New Roman"/>
          <w:noProof/>
          <w:sz w:val="24"/>
          <w:szCs w:val="24"/>
        </w:rPr>
        <w:t>(Kingsbury et al., 2016; Mahedy et al., 2017; Pearson et al., 2017)</w:t>
      </w:r>
      <w:r w:rsidR="00734550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734550" w:rsidRPr="003A0763">
        <w:rPr>
          <w:rFonts w:ascii="Times New Roman" w:eastAsiaTheme="minorEastAsia" w:hAnsi="Times New Roman" w:cs="Times New Roman"/>
          <w:sz w:val="24"/>
          <w:szCs w:val="24"/>
        </w:rPr>
        <w:t xml:space="preserve">. These </w:t>
      </w:r>
      <w:r>
        <w:rPr>
          <w:rFonts w:ascii="Times New Roman" w:eastAsiaTheme="minorEastAsia" w:hAnsi="Times New Roman" w:cs="Times New Roman"/>
          <w:sz w:val="24"/>
          <w:szCs w:val="24"/>
        </w:rPr>
        <w:t>covariates</w:t>
      </w:r>
      <w:r w:rsidR="00734550" w:rsidRPr="003A0763">
        <w:rPr>
          <w:rFonts w:ascii="Times New Roman" w:eastAsiaTheme="minorEastAsia" w:hAnsi="Times New Roman" w:cs="Times New Roman"/>
          <w:sz w:val="24"/>
          <w:szCs w:val="24"/>
        </w:rPr>
        <w:t xml:space="preserve"> were completed by the participant</w:t>
      </w:r>
      <w:r w:rsidR="00734550">
        <w:rPr>
          <w:rFonts w:ascii="Times New Roman" w:eastAsiaTheme="minorEastAsia" w:hAnsi="Times New Roman" w:cs="Times New Roman"/>
          <w:sz w:val="24"/>
          <w:szCs w:val="24"/>
        </w:rPr>
        <w:t>’</w:t>
      </w:r>
      <w:r w:rsidR="00734550" w:rsidRPr="003A0763">
        <w:rPr>
          <w:rFonts w:ascii="Times New Roman" w:eastAsiaTheme="minorEastAsia" w:hAnsi="Times New Roman" w:cs="Times New Roman"/>
          <w:sz w:val="24"/>
          <w:szCs w:val="24"/>
        </w:rPr>
        <w:t>s main carer and assessed during the antenatal period. These included: maternal education (coded as ‘A-level or higher’, ‘O-level’ or ‘&lt;O-level’), maternal social class (coded as ‘Professional occupations or managerial and technical occupations’ or ‘Skilled non-manual occupations, skilled manual occupations, partly-skilled occupations and unskilled occupations’, parity (whether the study child was 1</w:t>
      </w:r>
      <w:r w:rsidR="00734550" w:rsidRPr="003A0763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st</w:t>
      </w:r>
      <w:r w:rsidR="00734550" w:rsidRPr="003A0763">
        <w:rPr>
          <w:rFonts w:ascii="Times New Roman" w:eastAsiaTheme="minorEastAsia" w:hAnsi="Times New Roman" w:cs="Times New Roman"/>
          <w:sz w:val="24"/>
          <w:szCs w:val="24"/>
        </w:rPr>
        <w:t>/2</w:t>
      </w:r>
      <w:r w:rsidR="00734550" w:rsidRPr="003A0763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nd</w:t>
      </w:r>
      <w:r w:rsidR="00734550" w:rsidRPr="003A0763">
        <w:rPr>
          <w:rFonts w:ascii="Times New Roman" w:eastAsiaTheme="minorEastAsia" w:hAnsi="Times New Roman" w:cs="Times New Roman"/>
          <w:sz w:val="24"/>
          <w:szCs w:val="24"/>
        </w:rPr>
        <w:t>/3</w:t>
      </w:r>
      <w:r w:rsidR="00734550" w:rsidRPr="003A0763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rd</w:t>
      </w:r>
      <w:r w:rsidR="00734550" w:rsidRPr="003A0763">
        <w:rPr>
          <w:rFonts w:ascii="Times New Roman" w:eastAsiaTheme="minorEastAsia" w:hAnsi="Times New Roman" w:cs="Times New Roman"/>
          <w:sz w:val="24"/>
          <w:szCs w:val="24"/>
        </w:rPr>
        <w:t xml:space="preserve"> born or greater), housing tenure (coded as ‘Mortgaged or owned’, ‘Privately rented’ or ‘Subsided rented’), financial difficulties (yes/no), maternal smoking in pregnancy (yes/no), maternal prenatal depression (yes/no) and maternal postnatal depression (yes/no). A binary indicator of the SMFQ source was also included as a </w:t>
      </w:r>
      <w:r>
        <w:rPr>
          <w:rFonts w:ascii="Times New Roman" w:eastAsiaTheme="minorEastAsia" w:hAnsi="Times New Roman" w:cs="Times New Roman"/>
          <w:sz w:val="24"/>
          <w:szCs w:val="24"/>
        </w:rPr>
        <w:t>covariate</w:t>
      </w:r>
      <w:r w:rsidR="00734550" w:rsidRPr="003A0763">
        <w:rPr>
          <w:rFonts w:ascii="Times New Roman" w:eastAsiaTheme="minorEastAsia" w:hAnsi="Times New Roman" w:cs="Times New Roman"/>
          <w:sz w:val="24"/>
          <w:szCs w:val="24"/>
        </w:rPr>
        <w:t xml:space="preserve"> (clinic/questionnaire).</w:t>
      </w:r>
    </w:p>
    <w:p w14:paraId="631182D8" w14:textId="77777777" w:rsidR="00A5081C" w:rsidRPr="00A5081C" w:rsidRDefault="00A5081C" w:rsidP="004E6B0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4175E03E" w14:textId="24BC64EB" w:rsidR="006A218E" w:rsidRDefault="00A5081C" w:rsidP="00870760">
      <w:pPr>
        <w:spacing w:after="0" w:line="24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A5081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Our results 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were robust to the inclusion of these covariates that are associated with missing data</w:t>
      </w:r>
      <w:r w:rsidR="00FB20A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see </w:t>
      </w:r>
      <w:r w:rsidR="00FB20A4" w:rsidRPr="00F558C4">
        <w:rPr>
          <w:rFonts w:ascii="Times New Roman" w:hAnsi="Times New Roman" w:cs="Times New Roman"/>
          <w:sz w:val="24"/>
          <w:szCs w:val="24"/>
        </w:rPr>
        <w:t>Supplementary</w:t>
      </w:r>
      <w:r w:rsidR="00FB20A4">
        <w:rPr>
          <w:rFonts w:ascii="Times New Roman" w:hAnsi="Times New Roman" w:cs="Times New Roman"/>
          <w:sz w:val="24"/>
          <w:szCs w:val="24"/>
        </w:rPr>
        <w:t xml:space="preserve"> tables </w:t>
      </w:r>
      <w:r w:rsidR="005C02A6">
        <w:rPr>
          <w:rFonts w:ascii="Times New Roman" w:hAnsi="Times New Roman" w:cs="Times New Roman"/>
          <w:sz w:val="24"/>
          <w:szCs w:val="24"/>
        </w:rPr>
        <w:t>3</w:t>
      </w:r>
      <w:r w:rsidR="00FB20A4">
        <w:rPr>
          <w:rFonts w:ascii="Times New Roman" w:hAnsi="Times New Roman" w:cs="Times New Roman"/>
          <w:sz w:val="24"/>
          <w:szCs w:val="24"/>
        </w:rPr>
        <w:t>-</w:t>
      </w:r>
      <w:r w:rsidR="005C02A6">
        <w:rPr>
          <w:rFonts w:ascii="Times New Roman" w:hAnsi="Times New Roman" w:cs="Times New Roman"/>
          <w:sz w:val="24"/>
          <w:szCs w:val="24"/>
        </w:rPr>
        <w:t>7</w:t>
      </w:r>
      <w:r w:rsidR="00FB20A4">
        <w:rPr>
          <w:rFonts w:ascii="Times New Roman" w:hAnsi="Times New Roman" w:cs="Times New Roman"/>
          <w:sz w:val="24"/>
          <w:szCs w:val="24"/>
        </w:rPr>
        <w:t xml:space="preserve"> and </w:t>
      </w:r>
      <w:r w:rsidR="00FB20A4" w:rsidRPr="00F558C4">
        <w:rPr>
          <w:rFonts w:ascii="Times New Roman" w:hAnsi="Times New Roman" w:cs="Times New Roman"/>
          <w:sz w:val="24"/>
          <w:szCs w:val="24"/>
        </w:rPr>
        <w:t>Supplementary</w:t>
      </w:r>
      <w:r w:rsidR="00FB20A4">
        <w:rPr>
          <w:rFonts w:ascii="Times New Roman" w:hAnsi="Times New Roman" w:cs="Times New Roman"/>
          <w:sz w:val="24"/>
          <w:szCs w:val="24"/>
        </w:rPr>
        <w:t xml:space="preserve"> figure 4).</w:t>
      </w:r>
      <w:r w:rsidR="007C18F4" w:rsidRPr="007C18F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7C18F4" w:rsidRPr="003A0763">
        <w:rPr>
          <w:rFonts w:ascii="Times New Roman" w:eastAsiaTheme="minorEastAsia" w:hAnsi="Times New Roman" w:cs="Times New Roman"/>
          <w:sz w:val="24"/>
          <w:szCs w:val="24"/>
        </w:rPr>
        <w:t xml:space="preserve">The total sample that included all the </w:t>
      </w:r>
      <w:r w:rsidR="0009220E">
        <w:rPr>
          <w:rFonts w:ascii="Times New Roman" w:eastAsiaTheme="minorEastAsia" w:hAnsi="Times New Roman" w:cs="Times New Roman"/>
          <w:sz w:val="24"/>
          <w:szCs w:val="24"/>
        </w:rPr>
        <w:t>covariates</w:t>
      </w:r>
      <w:r w:rsidR="007C18F4" w:rsidRPr="003A0763">
        <w:rPr>
          <w:rFonts w:ascii="Times New Roman" w:eastAsiaTheme="minorEastAsia" w:hAnsi="Times New Roman" w:cs="Times New Roman"/>
          <w:sz w:val="24"/>
          <w:szCs w:val="24"/>
        </w:rPr>
        <w:t xml:space="preserve"> was 6</w:t>
      </w:r>
      <w:r w:rsidR="00870760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7C18F4" w:rsidRPr="003A0763">
        <w:rPr>
          <w:rFonts w:ascii="Times New Roman" w:eastAsiaTheme="minorEastAsia" w:hAnsi="Times New Roman" w:cs="Times New Roman"/>
          <w:sz w:val="24"/>
          <w:szCs w:val="24"/>
        </w:rPr>
        <w:t>097</w:t>
      </w:r>
      <w:r w:rsidR="007C18F4">
        <w:rPr>
          <w:rFonts w:ascii="Times New Roman" w:eastAsiaTheme="minorEastAsia" w:hAnsi="Times New Roman" w:cs="Times New Roman"/>
          <w:sz w:val="24"/>
          <w:szCs w:val="24"/>
        </w:rPr>
        <w:t xml:space="preserve"> individuals</w:t>
      </w:r>
      <w:r w:rsidR="007C18F4" w:rsidRPr="003A0763">
        <w:rPr>
          <w:rFonts w:ascii="Times New Roman" w:eastAsiaTheme="minorEastAsia" w:hAnsi="Times New Roman" w:cs="Times New Roman"/>
          <w:sz w:val="24"/>
          <w:szCs w:val="24"/>
        </w:rPr>
        <w:t>, resulting in 27,952 measurements (12,362 male/15,590 female).</w:t>
      </w:r>
    </w:p>
    <w:p w14:paraId="623372D0" w14:textId="2CD6968D" w:rsidR="00D84BA8" w:rsidRDefault="00D84BA8">
      <w:pPr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104DAA16" w14:textId="77777777" w:rsidR="00A5081C" w:rsidRPr="00A5081C" w:rsidRDefault="00A5081C" w:rsidP="006A218E">
      <w:pPr>
        <w:rPr>
          <w:rFonts w:ascii="Times New Roman" w:eastAsia="Times New Roman" w:hAnsi="Times New Roman" w:cs="Times New Roman"/>
          <w:sz w:val="24"/>
          <w:szCs w:val="24"/>
          <w:lang w:eastAsia="en-GB"/>
        </w:rPr>
        <w:sectPr w:rsidR="00A5081C" w:rsidRPr="00A5081C" w:rsidSect="009C2653">
          <w:foot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pPr w:leftFromText="180" w:rightFromText="180" w:vertAnchor="text" w:horzAnchor="margin" w:tblpY="-134"/>
        <w:tblW w:w="11470" w:type="dxa"/>
        <w:tblLook w:val="04A0" w:firstRow="1" w:lastRow="0" w:firstColumn="1" w:lastColumn="0" w:noHBand="0" w:noVBand="1"/>
      </w:tblPr>
      <w:tblGrid>
        <w:gridCol w:w="1274"/>
        <w:gridCol w:w="1274"/>
        <w:gridCol w:w="1274"/>
        <w:gridCol w:w="1274"/>
        <w:gridCol w:w="1274"/>
        <w:gridCol w:w="1274"/>
        <w:gridCol w:w="1274"/>
        <w:gridCol w:w="1274"/>
        <w:gridCol w:w="1278"/>
      </w:tblGrid>
      <w:tr w:rsidR="003A46C4" w:rsidRPr="00D84BA8" w14:paraId="241DBCC7" w14:textId="77777777" w:rsidTr="003A46C4">
        <w:trPr>
          <w:trHeight w:val="266"/>
        </w:trPr>
        <w:tc>
          <w:tcPr>
            <w:tcW w:w="11470" w:type="dxa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168CA0" w14:textId="77777777" w:rsidR="003A46C4" w:rsidRPr="00D84BA8" w:rsidRDefault="003A46C4" w:rsidP="003A46C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Supplementary Table 1. Correlatio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l</w:t>
            </w: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matrix between Short Mood and Fe</w:t>
            </w:r>
            <w:r w:rsidRPr="006618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e</w:t>
            </w: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lings </w:t>
            </w:r>
            <w:r w:rsidRPr="006618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Questionnaire</w:t>
            </w: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SMFQ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ssessments.</w:t>
            </w:r>
          </w:p>
        </w:tc>
      </w:tr>
      <w:tr w:rsidR="003A46C4" w:rsidRPr="0066181B" w14:paraId="15CC6033" w14:textId="77777777" w:rsidTr="003A46C4">
        <w:trPr>
          <w:trHeight w:val="266"/>
        </w:trPr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DFF24A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15ECC1C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1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CC9361A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2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2D3473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3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41F1AD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4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E141C7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5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7A55785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6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1B5632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7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CC67D93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8</w:t>
            </w:r>
          </w:p>
        </w:tc>
      </w:tr>
      <w:tr w:rsidR="003A46C4" w:rsidRPr="0066181B" w14:paraId="031C4E70" w14:textId="77777777" w:rsidTr="003A46C4">
        <w:trPr>
          <w:trHeight w:val="266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93384D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1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E3CF85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9CEA39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D25C6E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0CBFE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0E95A2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8F30D5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513213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FABC72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</w:tr>
      <w:tr w:rsidR="003A46C4" w:rsidRPr="0066181B" w14:paraId="4C33AC76" w14:textId="77777777" w:rsidTr="003A46C4">
        <w:trPr>
          <w:trHeight w:val="266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F9DD2D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2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A6F3EB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449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E876C8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21AC86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E470A9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C2F763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94B55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EBE8D3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4FC489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</w:tr>
      <w:tr w:rsidR="003A46C4" w:rsidRPr="0066181B" w14:paraId="37BB208B" w14:textId="77777777" w:rsidTr="003A46C4">
        <w:trPr>
          <w:trHeight w:val="266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6C0BE5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3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115903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406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9095A4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624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C98E58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6690AC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C8F3FF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54B7D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6DC9AF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DF1F29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</w:tr>
      <w:tr w:rsidR="003A46C4" w:rsidRPr="0066181B" w14:paraId="3E300750" w14:textId="77777777" w:rsidTr="003A46C4">
        <w:trPr>
          <w:trHeight w:val="266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DC3443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4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CDB7EC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75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159A73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184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D2ECB8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248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D01881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8BAAF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2E950A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18917A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91BDED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</w:tr>
      <w:tr w:rsidR="003A46C4" w:rsidRPr="0066181B" w14:paraId="676CB04D" w14:textId="77777777" w:rsidTr="003A46C4">
        <w:trPr>
          <w:trHeight w:val="266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955636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5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1940C4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143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D66F4E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244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78BD7B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311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09EFB9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347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3E7676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532FB6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5A1E5B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4B363E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</w:tr>
      <w:tr w:rsidR="003A46C4" w:rsidRPr="0066181B" w14:paraId="7F9E7F7F" w14:textId="77777777" w:rsidTr="003A46C4">
        <w:trPr>
          <w:trHeight w:val="266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B47AA0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6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D1213E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81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F52E8D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158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07A7B2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192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B934A7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456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25AE1A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34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950791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5023A3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3F583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</w:tr>
      <w:tr w:rsidR="003A46C4" w:rsidRPr="0066181B" w14:paraId="40FCFBD1" w14:textId="77777777" w:rsidTr="003A46C4">
        <w:trPr>
          <w:trHeight w:val="266"/>
        </w:trPr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8E3454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7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7A6AD6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68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615201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143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3EE65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199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2D6018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406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CC7CE4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323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E0208D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472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4DA674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F772D4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</w:tr>
      <w:tr w:rsidR="003A46C4" w:rsidRPr="0066181B" w14:paraId="5DF54E97" w14:textId="77777777" w:rsidTr="003A46C4">
        <w:trPr>
          <w:trHeight w:val="266"/>
        </w:trPr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5561BC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MFQ8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A9336DA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37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CABFC99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116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06444A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169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768208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372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673AC3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313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45F3C0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439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A4ED55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546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31B4E4" w14:textId="77777777" w:rsidR="003A46C4" w:rsidRPr="00D84BA8" w:rsidRDefault="003A46C4" w:rsidP="003A46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</w:tr>
    </w:tbl>
    <w:p w14:paraId="7F0EAA3F" w14:textId="77777777" w:rsidR="00F10306" w:rsidRDefault="00F10306">
      <w:pPr>
        <w:rPr>
          <w:rFonts w:ascii="Times New Roman" w:hAnsi="Times New Roman" w:cs="Times New Roman"/>
          <w:sz w:val="24"/>
          <w:szCs w:val="24"/>
        </w:rPr>
        <w:sectPr w:rsidR="00F10306" w:rsidSect="009C2653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tbl>
      <w:tblPr>
        <w:tblW w:w="14460" w:type="dxa"/>
        <w:tblLook w:val="04A0" w:firstRow="1" w:lastRow="0" w:firstColumn="1" w:lastColumn="0" w:noHBand="0" w:noVBand="1"/>
      </w:tblPr>
      <w:tblGrid>
        <w:gridCol w:w="4253"/>
        <w:gridCol w:w="3260"/>
        <w:gridCol w:w="3686"/>
        <w:gridCol w:w="1984"/>
        <w:gridCol w:w="1277"/>
      </w:tblGrid>
      <w:tr w:rsidR="00F10306" w:rsidRPr="00F10306" w14:paraId="64162845" w14:textId="77777777" w:rsidTr="00F10306">
        <w:trPr>
          <w:trHeight w:val="315"/>
        </w:trPr>
        <w:tc>
          <w:tcPr>
            <w:tcW w:w="14460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657A6B" w14:textId="05354E02" w:rsidR="00F10306" w:rsidRPr="00F10306" w:rsidRDefault="00350B88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84B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 xml:space="preserve">Supplementary 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Table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 Participant demographics for individuals with SMFQ at both 10 and 22 years compared to only SMFQ at 10 years.</w:t>
            </w:r>
          </w:p>
        </w:tc>
      </w:tr>
      <w:tr w:rsidR="00F10306" w:rsidRPr="00F10306" w14:paraId="17EE5454" w14:textId="77777777" w:rsidTr="00C9155B">
        <w:trPr>
          <w:trHeight w:val="378"/>
        </w:trPr>
        <w:tc>
          <w:tcPr>
            <w:tcW w:w="4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13D142" w14:textId="2CDFC1D3" w:rsidR="00F10306" w:rsidRPr="00F10306" w:rsidRDefault="00F10306" w:rsidP="00C915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4FA3EC" w14:textId="77777777" w:rsidR="00F10306" w:rsidRPr="00F10306" w:rsidRDefault="00F10306" w:rsidP="00C915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as SMFQ at 10 and 22 Years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A50717E" w14:textId="77777777" w:rsidR="00F10306" w:rsidRPr="00F10306" w:rsidRDefault="00F10306" w:rsidP="00C915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as SMFQ at 10 but not 22 years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1EEA07" w14:textId="77777777" w:rsidR="00F10306" w:rsidRPr="00F10306" w:rsidRDefault="00F10306" w:rsidP="00C915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Test Statistic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C05071A" w14:textId="77777777" w:rsidR="00F10306" w:rsidRPr="00F10306" w:rsidRDefault="00F10306" w:rsidP="00C915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p</w:t>
            </w:r>
          </w:p>
        </w:tc>
      </w:tr>
      <w:tr w:rsidR="00F10306" w:rsidRPr="00F10306" w14:paraId="17A370FB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25D2F0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SMFQ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1A1269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411C16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DF5EF1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64A336A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10306" w:rsidRPr="00F10306" w14:paraId="5DAFAA68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32103E" w14:textId="44163BE4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ean SMFQ (SD)</w:t>
            </w:r>
            <w:r w:rsidR="0095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="0095466E" w:rsidRPr="009546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="0095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= 7,335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FA60A2B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.78 (3.33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E0DFF9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.23 (3.6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FD30D1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gramStart"/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t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(</w:t>
            </w:r>
            <w:proofErr w:type="gramEnd"/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333) = 5.38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46A835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p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&lt; .001</w:t>
            </w:r>
          </w:p>
        </w:tc>
      </w:tr>
      <w:tr w:rsidR="00F10306" w:rsidRPr="00F10306" w14:paraId="67F691CB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29379E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Below Threshold at SMFQ T1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476816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,937 (95.5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70FCF8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,962 (93.1)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A57BEC" w14:textId="1D42A3AE" w:rsidR="00F10306" w:rsidRPr="00F10306" w:rsidRDefault="00350B88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4"/>
                  <w:szCs w:val="24"/>
                  <w:lang w:eastAsia="en-GB"/>
                </w:rPr>
                <m:t>x</m:t>
              </m:r>
            </m:oMath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2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= 18.43</w:t>
            </w:r>
          </w:p>
        </w:tc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901807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p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&lt; .001</w:t>
            </w:r>
          </w:p>
        </w:tc>
      </w:tr>
      <w:tr w:rsidR="00F10306" w:rsidRPr="00F10306" w14:paraId="52306D12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943FCFF" w14:textId="78A8F7DF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bove </w:t>
            </w:r>
            <w:r w:rsidR="00F33A34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Threshold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t SMFQ T1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4DC430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40 (4.5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6C4187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96 (6.9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1A9497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C30F58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6C7CC806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6D53E08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Sex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DB9815C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0A49910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90D135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FB6A24B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10306" w:rsidRPr="00F10306" w14:paraId="26E499B4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12718A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Males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9A6938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087 (35.3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C331A8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,518 (59.1)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54C93B" w14:textId="35FD6521" w:rsidR="00F10306" w:rsidRPr="00F10306" w:rsidRDefault="00350B88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4"/>
                  <w:szCs w:val="24"/>
                  <w:lang w:eastAsia="en-GB"/>
                </w:rPr>
                <m:t>x</m:t>
              </m:r>
            </m:oMath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2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= 405.14</w:t>
            </w:r>
          </w:p>
        </w:tc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B8C184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p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&lt; .001</w:t>
            </w:r>
          </w:p>
        </w:tc>
      </w:tr>
      <w:tr w:rsidR="00F10306" w:rsidRPr="00F10306" w14:paraId="39860D9D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E96370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Females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987962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990 (64.7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2757932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740 (40.9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B74FC6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7C4C41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33114093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C51C1F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Maternal Education 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2D4B42B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10A678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CF2310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80CBA4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10306" w:rsidRPr="00F10306" w14:paraId="48FC3852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E713C1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 Level or Higher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EDB07A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466 (50.8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97F83C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382 (36.2)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1AED4F" w14:textId="503ACF7C" w:rsidR="00F10306" w:rsidRPr="00F10306" w:rsidRDefault="00350B88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4"/>
                  <w:szCs w:val="24"/>
                  <w:lang w:eastAsia="en-GB"/>
                </w:rPr>
                <m:t>x</m:t>
              </m:r>
            </m:oMath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2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= 196.98</w:t>
            </w:r>
          </w:p>
        </w:tc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0EF5E6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p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&lt; .001</w:t>
            </w:r>
          </w:p>
        </w:tc>
      </w:tr>
      <w:tr w:rsidR="00F10306" w:rsidRPr="00F10306" w14:paraId="49ACEE5C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F096B5F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O Level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68DD39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86 (34.2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CFBB903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392 (36.5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F571BF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197510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631B1391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410988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&lt; O Level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174C2B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4 (15%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D1FC71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042 (27.3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CE4768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9617C7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6B63D413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CA9F8F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Maternal Socioeconomic Statu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857EA6C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C8F0EB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ACF76B5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09EA06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10306" w:rsidRPr="00F10306" w14:paraId="558A816B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CBCC51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ofessional/Managerial/Technical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6A4385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201 (46.8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AD4E83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218 (37.7)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9C18B" w14:textId="7B36B6F0" w:rsidR="00F10306" w:rsidRPr="00F10306" w:rsidRDefault="00350B88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4"/>
                  <w:szCs w:val="24"/>
                  <w:lang w:eastAsia="en-GB"/>
                </w:rPr>
                <m:t>x</m:t>
              </m:r>
            </m:oMath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 xml:space="preserve"> 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= 48.74</w:t>
            </w:r>
          </w:p>
        </w:tc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2D60D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p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&lt; .001</w:t>
            </w:r>
          </w:p>
        </w:tc>
      </w:tr>
      <w:tr w:rsidR="00F10306" w:rsidRPr="00F10306" w14:paraId="0868D140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93D7C3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Skilled non-manual or lower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C93146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363 (53.2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7437AD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,010 (62.3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88BB65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89D97A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142DAD19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8303302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Parity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219464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4690CE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2DE575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C8A34E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10306" w:rsidRPr="00F10306" w14:paraId="2FE74C3F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564FAE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First Born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3B9783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413 (49.4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A303323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686 (43.6)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26A88D" w14:textId="7D150ECB" w:rsidR="00F10306" w:rsidRPr="00F10306" w:rsidRDefault="00350B88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4"/>
                  <w:szCs w:val="24"/>
                  <w:lang w:eastAsia="en-GB"/>
                </w:rPr>
                <m:t>x</m:t>
              </m:r>
            </m:oMath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 xml:space="preserve"> 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= 24.77</w:t>
            </w:r>
          </w:p>
        </w:tc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1CCCBE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p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&lt; .001</w:t>
            </w:r>
          </w:p>
        </w:tc>
      </w:tr>
      <w:tr w:rsidR="00F10306" w:rsidRPr="00F10306" w14:paraId="78DEA477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64E1B4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Second Born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33A7E8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000 (34.9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CBD503D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442 (37.3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BC0FA5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B124D3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5A226C40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586624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Third Born +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531EC3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50 (15.7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CFF4B5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37 (19.1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EBA3BD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F55749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231723A6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9FC031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Housing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C9D1C0D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49E921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8158A0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531D076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10306" w:rsidRPr="00F10306" w14:paraId="21061879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9BF568B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Mortgaged/Owned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67F806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,505 (89.7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A2DCBD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,101 (81.9)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FB2157" w14:textId="1D97A5F6" w:rsidR="00F10306" w:rsidRPr="00F10306" w:rsidRDefault="00350B88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4"/>
                  <w:szCs w:val="24"/>
                  <w:lang w:eastAsia="en-GB"/>
                </w:rPr>
                <m:t>x</m:t>
              </m:r>
            </m:oMath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2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= 84.51</w:t>
            </w:r>
          </w:p>
        </w:tc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3AE8E9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p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&lt; .001</w:t>
            </w:r>
          </w:p>
        </w:tc>
      </w:tr>
      <w:tr w:rsidR="00F10306" w:rsidRPr="00F10306" w14:paraId="47641580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E5AE08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ivate Rented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5214BD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23 (4.4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F27A77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27 (6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5115FA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C4DD22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0B641258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99B986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Subsidised Rented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56F2458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64 (5.9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3D21591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57 (12.1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922E19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FF476D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4FE97458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206342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Financial Difficulties 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8C91AE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BD6440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BBD33F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1A41C96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10306" w:rsidRPr="00F10306" w14:paraId="2D1687D6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21233E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No Financial Difficulties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51E21A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,334 (82.7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5C04D2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,765 (74.5)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31AC0D" w14:textId="22EEB2F6" w:rsidR="00F10306" w:rsidRPr="00F10306" w:rsidRDefault="00350B88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4"/>
                  <w:szCs w:val="24"/>
                  <w:lang w:eastAsia="en-GB"/>
                </w:rPr>
                <m:t>x</m:t>
              </m:r>
            </m:oMath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2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= 62.27</w:t>
            </w:r>
          </w:p>
        </w:tc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A25EAA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p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&lt; .001</w:t>
            </w:r>
          </w:p>
        </w:tc>
      </w:tr>
      <w:tr w:rsidR="00F10306" w:rsidRPr="00F10306" w14:paraId="47B4D589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65DBAE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gramStart"/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Yes</w:t>
            </w:r>
            <w:proofErr w:type="gramEnd"/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Financial Difficulties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2A9923A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90 (17.3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E5BAA1E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47 (25.5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99FBB8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5A8BDF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7E4ABD30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70B558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Smoking During Pregnancy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1E9E33D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BF4ECA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A3E54A0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4175A3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10306" w:rsidRPr="00F10306" w14:paraId="2AD1F296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48C583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 xml:space="preserve">No Prenatal Smoking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CDFBCB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,514 (86.4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418657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,113 (79.4)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CBB183" w14:textId="511C6BB2" w:rsidR="00F10306" w:rsidRPr="00F10306" w:rsidRDefault="00350B88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4"/>
                  <w:szCs w:val="24"/>
                  <w:lang w:eastAsia="en-GB"/>
                </w:rPr>
                <m:t>x</m:t>
              </m:r>
            </m:oMath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2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= 55.75</w:t>
            </w:r>
          </w:p>
        </w:tc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65DCBC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p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&lt; .001</w:t>
            </w:r>
          </w:p>
        </w:tc>
      </w:tr>
      <w:tr w:rsidR="00F10306" w:rsidRPr="00F10306" w14:paraId="01BE7E77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354399C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gramStart"/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Yes</w:t>
            </w:r>
            <w:proofErr w:type="gramEnd"/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Postnatal Smoking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132FCB2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96 (13.6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152F7F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06 (20.6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CC1E7C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BA64EB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52D88AFE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064EB6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Depression Pre-Pregnancy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06476F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EF10FB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6B4973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ED9E23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10306" w:rsidRPr="00F10306" w14:paraId="3D923189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5909CA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No Prenatal Depression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D96A37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,375 (87.5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CCA609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,051 (83.8)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0A6A09" w14:textId="5453072F" w:rsidR="00F10306" w:rsidRPr="00F10306" w:rsidRDefault="00350B88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4"/>
                  <w:szCs w:val="24"/>
                  <w:lang w:eastAsia="en-GB"/>
                </w:rPr>
                <m:t>x</m:t>
              </m:r>
            </m:oMath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2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= 405.14</w:t>
            </w:r>
          </w:p>
        </w:tc>
        <w:tc>
          <w:tcPr>
            <w:tcW w:w="12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9288AE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p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&lt; .001</w:t>
            </w:r>
          </w:p>
        </w:tc>
      </w:tr>
      <w:tr w:rsidR="00F10306" w:rsidRPr="00F10306" w14:paraId="3B8FFD2C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8322B2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gramStart"/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Yes</w:t>
            </w:r>
            <w:proofErr w:type="gramEnd"/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Prenatal Depression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D6DCE8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39 (12.5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6E58CBD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91 (16.2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553468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C85C76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F10306" w:rsidRPr="00F10306" w14:paraId="25E6CF61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DF066D0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Depression Pre-Pregnancy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A50DA2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08D20D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6EFA2B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67FF4FF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10306" w:rsidRPr="00F10306" w14:paraId="0281BECC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22AE86A5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No Postnatal Depression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702995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,515 (89.6)</w:t>
            </w:r>
          </w:p>
        </w:tc>
        <w:tc>
          <w:tcPr>
            <w:tcW w:w="36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5F7F11A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,246 (87.3)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3E94038" w14:textId="1F891696" w:rsidR="00F10306" w:rsidRPr="00F10306" w:rsidRDefault="00350B88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4"/>
                  <w:szCs w:val="24"/>
                  <w:lang w:eastAsia="en-GB"/>
                </w:rPr>
                <m:t>x</m:t>
              </m:r>
            </m:oMath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2</w:t>
            </w:r>
            <w:r w:rsidR="00F10306"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= 405.14</w:t>
            </w:r>
          </w:p>
        </w:tc>
        <w:tc>
          <w:tcPr>
            <w:tcW w:w="127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6519304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GB"/>
              </w:rPr>
              <w:t>p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= .004</w:t>
            </w:r>
          </w:p>
        </w:tc>
      </w:tr>
      <w:tr w:rsidR="00F10306" w:rsidRPr="00F10306" w14:paraId="1A99FF23" w14:textId="77777777" w:rsidTr="00350B88">
        <w:trPr>
          <w:trHeight w:val="315"/>
        </w:trPr>
        <w:tc>
          <w:tcPr>
            <w:tcW w:w="4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6815061" w14:textId="77777777" w:rsidR="00F10306" w:rsidRPr="00F10306" w:rsidRDefault="00F10306" w:rsidP="00F1030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gramStart"/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Yes</w:t>
            </w:r>
            <w:proofErr w:type="gramEnd"/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Postnatal Depression </w:t>
            </w:r>
            <w:r w:rsidRPr="00F10306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n</w:t>
            </w: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%)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9F582E3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91 (10.4)</w:t>
            </w:r>
          </w:p>
        </w:tc>
        <w:tc>
          <w:tcPr>
            <w:tcW w:w="36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AAB33A8" w14:textId="77777777" w:rsidR="00F10306" w:rsidRPr="00F10306" w:rsidRDefault="00F10306" w:rsidP="00F1030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F103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72 (12.7)</w:t>
            </w:r>
          </w:p>
        </w:tc>
        <w:tc>
          <w:tcPr>
            <w:tcW w:w="198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4E96ACD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27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9B33235" w14:textId="77777777" w:rsidR="00F10306" w:rsidRPr="00F10306" w:rsidRDefault="00F10306" w:rsidP="00350B8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</w:tbl>
    <w:p w14:paraId="1921AC4E" w14:textId="6D9A2C90" w:rsidR="00F10306" w:rsidRDefault="00F10306">
      <w:pPr>
        <w:rPr>
          <w:rFonts w:ascii="Times New Roman" w:hAnsi="Times New Roman" w:cs="Times New Roman"/>
          <w:sz w:val="24"/>
          <w:szCs w:val="24"/>
        </w:rPr>
        <w:sectPr w:rsidR="00F10306" w:rsidSect="00F10306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tbl>
      <w:tblPr>
        <w:tblW w:w="14188" w:type="dxa"/>
        <w:tblLook w:val="04A0" w:firstRow="1" w:lastRow="0" w:firstColumn="1" w:lastColumn="0" w:noHBand="0" w:noVBand="1"/>
      </w:tblPr>
      <w:tblGrid>
        <w:gridCol w:w="4133"/>
        <w:gridCol w:w="1192"/>
        <w:gridCol w:w="1198"/>
        <w:gridCol w:w="941"/>
        <w:gridCol w:w="1192"/>
        <w:gridCol w:w="1198"/>
        <w:gridCol w:w="941"/>
        <w:gridCol w:w="1192"/>
        <w:gridCol w:w="1257"/>
        <w:gridCol w:w="944"/>
      </w:tblGrid>
      <w:tr w:rsidR="004E6B0B" w:rsidRPr="004E6B0B" w14:paraId="39349A62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E339A" w14:textId="3737F01F" w:rsidR="004E6B0B" w:rsidRPr="004E6B0B" w:rsidRDefault="004E6B0B" w:rsidP="004E6B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055" w:type="dxa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5E717C" w14:textId="2255232B" w:rsidR="004E6B0B" w:rsidRPr="004E6B0B" w:rsidRDefault="004E6B0B" w:rsidP="004E6B0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</w:tr>
      <w:tr w:rsidR="004E6B0B" w:rsidRPr="00F558C4" w14:paraId="4FCBB93A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37081" w14:textId="77777777" w:rsidR="004E6B0B" w:rsidRPr="00F558C4" w:rsidRDefault="004E6B0B" w:rsidP="004E6B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33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CFC29B" w14:textId="77777777" w:rsidR="004E6B0B" w:rsidRPr="00F558C4" w:rsidRDefault="004E6B0B" w:rsidP="004E6B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uadratic</w:t>
            </w:r>
          </w:p>
        </w:tc>
        <w:tc>
          <w:tcPr>
            <w:tcW w:w="333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69818F" w14:textId="77777777" w:rsidR="004E6B0B" w:rsidRPr="00F558C4" w:rsidRDefault="004E6B0B" w:rsidP="004E6B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ubic</w:t>
            </w:r>
          </w:p>
        </w:tc>
        <w:tc>
          <w:tcPr>
            <w:tcW w:w="339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9C2F34" w14:textId="77777777" w:rsidR="004E6B0B" w:rsidRPr="00F558C4" w:rsidRDefault="004E6B0B" w:rsidP="004E6B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uartic</w:t>
            </w:r>
          </w:p>
        </w:tc>
      </w:tr>
      <w:tr w:rsidR="004E6B0B" w:rsidRPr="00F558C4" w14:paraId="1D97FCC9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8DD005" w14:textId="77777777" w:rsidR="004E6B0B" w:rsidRPr="00F558C4" w:rsidRDefault="00EA6BF8" w:rsidP="004E6B0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arameter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722383" w14:textId="77777777" w:rsidR="004E6B0B" w:rsidRPr="00F558C4" w:rsidRDefault="004E6B0B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1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C92E50" w14:textId="77777777" w:rsidR="004E6B0B" w:rsidRPr="00F558C4" w:rsidRDefault="004E6B0B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td. Error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025EC0" w14:textId="77777777" w:rsidR="004E6B0B" w:rsidRPr="00F558C4" w:rsidRDefault="004E6B0B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value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F99B41" w14:textId="77777777" w:rsidR="004E6B0B" w:rsidRPr="00F558C4" w:rsidRDefault="004E6B0B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1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C6039A" w14:textId="77777777" w:rsidR="004E6B0B" w:rsidRPr="00F558C4" w:rsidRDefault="004E6B0B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td. Error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84EF80" w14:textId="77777777" w:rsidR="004E6B0B" w:rsidRPr="00F558C4" w:rsidRDefault="004E6B0B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value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E5096C" w14:textId="77777777" w:rsidR="004E6B0B" w:rsidRPr="00F558C4" w:rsidRDefault="004E6B0B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A73AE5" w14:textId="77777777" w:rsidR="004E6B0B" w:rsidRPr="00F558C4" w:rsidRDefault="004E6B0B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td. Error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8B21AF" w14:textId="77777777" w:rsidR="004E6B0B" w:rsidRPr="00F558C4" w:rsidRDefault="004E6B0B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value</w:t>
            </w:r>
          </w:p>
        </w:tc>
      </w:tr>
      <w:tr w:rsidR="008C7BD5" w:rsidRPr="00F558C4" w14:paraId="41F49D58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96610" w14:textId="15B57692" w:rsidR="008C7BD5" w:rsidRPr="00F558C4" w:rsidRDefault="008D4920" w:rsidP="008C7B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0</m:t>
                  </m:r>
                </m:sub>
              </m:sSub>
            </m:oMath>
            <w:r w:rsidR="008C7BD5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- Intercept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D52BF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38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C489F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69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AD06E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AEF8A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68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46A55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69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0199F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39AF7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736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CC408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8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939A1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8C7BD5" w:rsidRPr="00F558C4" w14:paraId="3695EA59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51A39" w14:textId="29FA58B1" w:rsidR="008C7BD5" w:rsidRPr="00F558C4" w:rsidRDefault="008D4920" w:rsidP="008C7BD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1</m:t>
                  </m:r>
                </m:sub>
              </m:sSub>
            </m:oMath>
            <w:r w:rsidR="008C7BD5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Age (slope)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BF411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35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F1794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855B8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D3C3A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357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C4262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2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B5DC1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878C7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361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E1E98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2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87ED2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8C7BD5" w:rsidRPr="00F558C4" w14:paraId="3F3D2B99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C2AAE" w14:textId="3D4A5B3D" w:rsidR="008C7BD5" w:rsidRPr="00F558C4" w:rsidRDefault="008D4920" w:rsidP="008C7B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2</m:t>
                  </m:r>
                </m:sub>
              </m:sSub>
            </m:oMath>
            <w:r w:rsidR="008C7BD5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Age^2 (acceleration)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E2096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5105B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14241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308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7B798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12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AFEFC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4EF4C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D2A3A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26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9B0F7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9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6A88D" w14:textId="77777777" w:rsidR="008C7BD5" w:rsidRPr="00F558C4" w:rsidRDefault="008C7BD5" w:rsidP="008C7B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3</w:t>
            </w:r>
          </w:p>
        </w:tc>
      </w:tr>
      <w:tr w:rsidR="002110D7" w:rsidRPr="00F558C4" w14:paraId="1BB18D4F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E6885" w14:textId="1EF84E8E" w:rsidR="002110D7" w:rsidRPr="00F558C4" w:rsidRDefault="008D4920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3</m:t>
                  </m:r>
                </m:sub>
              </m:sSub>
            </m:oMath>
            <w:r w:rsidR="002110D7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Age^3 (cubic change)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BC8B49" w14:textId="0EFFEB6A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38489B" w14:textId="0AF6EC4C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466163" w14:textId="3DD3C839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12EF33" w14:textId="3832E4A2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7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6F685E" w14:textId="1379EAA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03CD1F" w14:textId="472BCD4D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E0D21D" w14:textId="7CC56385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9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E970B0" w14:textId="3B87DF00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94D4B9" w14:textId="6682DC3D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2110D7" w:rsidRPr="00F558C4" w14:paraId="7FDCFD86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6C9D9" w14:textId="576B1684" w:rsidR="002110D7" w:rsidRPr="00F558C4" w:rsidRDefault="008D4920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4</m:t>
                  </m:r>
                </m:sub>
              </m:sSub>
            </m:oMath>
            <w:r w:rsidR="002110D7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FA3B83" w14:textId="6D7D0D36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22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C9D47B" w14:textId="7170C773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9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E91586" w14:textId="0EA08A48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EBA147" w14:textId="5B312921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32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96FFCE" w14:textId="0803B7A6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9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E0419A" w14:textId="11A91AEC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417A87" w14:textId="10E5618D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28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064EC1" w14:textId="4ADC148C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1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08276B" w14:textId="780D0CC8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2110D7" w:rsidRPr="00F558C4" w14:paraId="0AE7ED14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6ECB9" w14:textId="6C7726CF" w:rsidR="002110D7" w:rsidRPr="00F558C4" w:rsidRDefault="008D4920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5</m:t>
                  </m:r>
                </m:sub>
              </m:sSub>
            </m:oMath>
            <w:r w:rsidR="002110D7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xAg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E4568A" w14:textId="3FE5973E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91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D8C41A" w14:textId="65E7EA02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1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E7D65C" w14:textId="0D092951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177B1D" w14:textId="1F7A8B61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35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DACC66" w14:textId="3B41D231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E015C2" w14:textId="6729865A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AF8FDE" w14:textId="27B05144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69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2EE9B4" w14:textId="322A53E1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C85EC0" w14:textId="1CE09EBB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2110D7" w:rsidRPr="00F558C4" w14:paraId="05D41B31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EDF85" w14:textId="7BD4FAC9" w:rsidR="002110D7" w:rsidRPr="00F558C4" w:rsidRDefault="008D4920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6</m:t>
                  </m:r>
                </m:sub>
              </m:sSub>
            </m:oMath>
            <w:r w:rsidR="002110D7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xAge^2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1E78D" w14:textId="3CE796A1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53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CFE57" w14:textId="29092DC5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61B96" w14:textId="50D24FF3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FD0403" w14:textId="3F1421C2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51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8FBB9B" w14:textId="025FDB02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1D2551" w14:textId="326192CD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2D5F95" w14:textId="202306C9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99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B891B9" w14:textId="7AC80686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1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BB41B2" w14:textId="66AF3F65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2110D7" w:rsidRPr="00F558C4" w14:paraId="287AC5FC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3CBE4" w14:textId="298CAC79" w:rsidR="002110D7" w:rsidRPr="00F558C4" w:rsidRDefault="008D4920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7</m:t>
                  </m:r>
                </m:sub>
              </m:sSub>
            </m:oMath>
            <w:r w:rsidR="002110D7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xAge</w:t>
            </w:r>
            <w:r w:rsidR="002110D7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1C04C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AEE9E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0D00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2A8CD2" w14:textId="6449895B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68FEB2" w14:textId="74275274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FFEB86" w14:textId="239329A6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6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FB4D11" w14:textId="3CE194E3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C879C3" w14:textId="35199604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F41FF4" w14:textId="319CF138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2110D7" w:rsidRPr="00F558C4" w14:paraId="4858B917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A0F12" w14:textId="1AFE1617" w:rsidR="002110D7" w:rsidRPr="00F558C4" w:rsidRDefault="008D4920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8</m:t>
                  </m:r>
                </m:sub>
              </m:sSub>
            </m:oMath>
            <w:r w:rsidR="002110D7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Age</w:t>
            </w:r>
            <w:r w:rsidR="002110D7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GB"/>
              </w:rPr>
              <w:t>4</w:t>
            </w:r>
            <w:r w:rsidR="002110D7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(quartic change)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0D3B1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6294E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B86C6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E5A6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01B9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EF301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DD38F8" w14:textId="6CDEBC0B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DF4023" w14:textId="37E0F5DF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AC417B" w14:textId="4C4539DD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2110D7" w:rsidRPr="00F558C4" w14:paraId="5D892A87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C1840C" w14:textId="265C3231" w:rsidR="002110D7" w:rsidRPr="00F558C4" w:rsidRDefault="008D4920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9</m:t>
                  </m:r>
                </m:sub>
              </m:sSub>
            </m:oMath>
            <w:r w:rsidR="002110D7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xAge</w:t>
            </w:r>
            <w:r w:rsidR="002110D7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GB"/>
              </w:rPr>
              <w:t>4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F37EED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591747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DEB5B7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EE0CCA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6D7D0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620846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FE44F02" w14:textId="5BA77875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1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4B7B095" w14:textId="42C511B9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5FE0816" w14:textId="1D45AB4B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335</w:t>
            </w:r>
          </w:p>
        </w:tc>
      </w:tr>
      <w:tr w:rsidR="002110D7" w:rsidRPr="00F558C4" w14:paraId="561F2750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16484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 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A163C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2.2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3E66C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294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B82F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D283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1.9335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D5719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2918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310A2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1D351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4.431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4BAAC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388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A0FD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0FA6A8DD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4117E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/Slope co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FB1B0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773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09F82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3E74A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CCA0A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169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FB867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62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207EE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71E5D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367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494A6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736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78D5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4C27644F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8E0BC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lope 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2337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15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DF5C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BF76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F88F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4675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5E49D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27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02B0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0B7FE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5171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F4112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28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0396A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19E03B2B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00B82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/Quadratic co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647C8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49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C770E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04527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9C6C1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172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AAEEE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76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5D1F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544C7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4715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C61C8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0072E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099F1ED1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A90BA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lope/Quadratic co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EFA93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4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FAC6C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68EF7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76A82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55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DA95C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707BD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0A4E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243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39B3E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7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78B7D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297EC248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DFAB0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uadratic 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705B4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2CD71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0360D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66DEE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3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4422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B2517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AC968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63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D83E9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38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A2F21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0D0F20D0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00DF5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/Cubic co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546CFC" w14:textId="78E97F0F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E5D87C" w14:textId="30BC5F22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AEFE30" w14:textId="459A586B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A5C10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163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ACFD7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7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45906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826EC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282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A33B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F5A7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0305ABD9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A9645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lope/Cubic co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138C37" w14:textId="4D3EDC22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F6E7D5" w14:textId="7F8FE754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8A5A8" w14:textId="4EAA7FB2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7D840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8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FEE42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7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4401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C1564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101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D5F0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8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3E7F0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1D0AD21B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E4627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uadratic/Cubic co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F600FD" w14:textId="72527D82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90CAEE" w14:textId="33A6883B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C605FE" w14:textId="1F56A769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0D2F1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3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93029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948B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89589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3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D93E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06E78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48A4EC80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B077C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ubic 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CB0A4B" w14:textId="5C15E29C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56CED0" w14:textId="6EEA6959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48ED2A" w14:textId="58307224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F1170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1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CE3D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0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3CA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D413D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2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CA830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0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D09FC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41A4567E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1D02D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/Quartic co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6C3AD9" w14:textId="367A2E12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1A4AE9" w14:textId="07A754DB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B88957" w14:textId="76B9ED69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98706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DE8C4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77D2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8DB6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79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57B33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7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40E46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15789D08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6E90D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lope/Quartic co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778A4A" w14:textId="55D5BABF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01084E" w14:textId="036A16EB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A886DB" w14:textId="17FDED92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A5667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174E6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E805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E227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5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DAE36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12C2D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7B25C9CC" w14:textId="77777777" w:rsidTr="002110D7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CF7D9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uadratic/Quartic co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2D25AA" w14:textId="038FB65C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0A9876" w14:textId="3B53A35D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87DF6D" w14:textId="12AF0C9E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33C68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11329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8DA4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A62C2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06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B703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CA93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74036995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B974F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ubic/Quartic co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8A9CE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74AA2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6FA01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1A0FA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95B87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9398A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1216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002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B1DB8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0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009C4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5DF94A90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F680F9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uartic variance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BEB670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69A25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8560D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E0AFE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CA348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4DC434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6D02B0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01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0D0742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002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DC496A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69034395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E5519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emale residual 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3714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4.481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E9348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7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4F1C0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AF5E4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.69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80CE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74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521B6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B2AB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.038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39CF4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7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925FE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3282D813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4A1D1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le residual variance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09DF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65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94B7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4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23282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88A4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32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EAD73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49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0E9D3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6FD59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99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213ED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5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347B6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2110D7" w:rsidRPr="00F558C4" w14:paraId="67F78979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A82B44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Female/Male Variance </w:t>
            </w:r>
            <w:r w:rsidRPr="00F558C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P 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Wald-Test</w:t>
            </w:r>
          </w:p>
        </w:tc>
        <w:tc>
          <w:tcPr>
            <w:tcW w:w="333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90ABC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333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1B4749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339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8AB2B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2110D7" w:rsidRPr="00F558C4" w14:paraId="2FAEDDAF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1C31F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CC</w:t>
            </w:r>
          </w:p>
        </w:tc>
        <w:tc>
          <w:tcPr>
            <w:tcW w:w="333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73FC6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55</w:t>
            </w:r>
          </w:p>
        </w:tc>
        <w:tc>
          <w:tcPr>
            <w:tcW w:w="333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65BA9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56</w:t>
            </w:r>
          </w:p>
        </w:tc>
        <w:tc>
          <w:tcPr>
            <w:tcW w:w="339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715D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62</w:t>
            </w:r>
          </w:p>
        </w:tc>
      </w:tr>
      <w:tr w:rsidR="002110D7" w:rsidRPr="00F558C4" w14:paraId="33B45B06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B5BF6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viance</w:t>
            </w:r>
          </w:p>
        </w:tc>
        <w:tc>
          <w:tcPr>
            <w:tcW w:w="333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3E0F5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8583.53</w:t>
            </w:r>
          </w:p>
        </w:tc>
        <w:tc>
          <w:tcPr>
            <w:tcW w:w="333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9E2C2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7890.58</w:t>
            </w:r>
          </w:p>
        </w:tc>
        <w:tc>
          <w:tcPr>
            <w:tcW w:w="339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CF874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7532</w:t>
            </w:r>
          </w:p>
        </w:tc>
      </w:tr>
      <w:tr w:rsidR="002110D7" w:rsidRPr="00F558C4" w14:paraId="0E2099A9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4C9B3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IC</w:t>
            </w:r>
          </w:p>
        </w:tc>
        <w:tc>
          <w:tcPr>
            <w:tcW w:w="333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AADAC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8611.5</w:t>
            </w:r>
          </w:p>
        </w:tc>
        <w:tc>
          <w:tcPr>
            <w:tcW w:w="333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56A8F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7930.6</w:t>
            </w:r>
          </w:p>
        </w:tc>
        <w:tc>
          <w:tcPr>
            <w:tcW w:w="339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5F04D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7586.5</w:t>
            </w:r>
          </w:p>
        </w:tc>
      </w:tr>
      <w:tr w:rsidR="002110D7" w:rsidRPr="00F558C4" w14:paraId="349FAF03" w14:textId="77777777" w:rsidTr="004E6B0B">
        <w:trPr>
          <w:trHeight w:val="236"/>
        </w:trPr>
        <w:tc>
          <w:tcPr>
            <w:tcW w:w="41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B39A26" w14:textId="77777777" w:rsidR="002110D7" w:rsidRPr="00F558C4" w:rsidRDefault="002110D7" w:rsidP="002110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IC</w:t>
            </w:r>
          </w:p>
        </w:tc>
        <w:tc>
          <w:tcPr>
            <w:tcW w:w="333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2D6EA8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8731.9</w:t>
            </w:r>
          </w:p>
        </w:tc>
        <w:tc>
          <w:tcPr>
            <w:tcW w:w="333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FB0E7B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8102.5</w:t>
            </w:r>
          </w:p>
        </w:tc>
        <w:tc>
          <w:tcPr>
            <w:tcW w:w="339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674A72" w14:textId="77777777" w:rsidR="002110D7" w:rsidRPr="00F558C4" w:rsidRDefault="002110D7" w:rsidP="002110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7818.6</w:t>
            </w:r>
          </w:p>
        </w:tc>
      </w:tr>
    </w:tbl>
    <w:p w14:paraId="6D09D762" w14:textId="7FB3E0C4" w:rsidR="009C2653" w:rsidRPr="00F558C4" w:rsidRDefault="006F0020" w:rsidP="009C2653">
      <w:pPr>
        <w:rPr>
          <w:rFonts w:ascii="Times New Roman" w:hAnsi="Times New Roman" w:cs="Times New Roman"/>
          <w:sz w:val="24"/>
          <w:szCs w:val="24"/>
        </w:rPr>
      </w:pPr>
      <w:r w:rsidRPr="00F558C4"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="00350B88">
        <w:rPr>
          <w:rFonts w:ascii="Times New Roman" w:hAnsi="Times New Roman" w:cs="Times New Roman"/>
          <w:sz w:val="24"/>
          <w:szCs w:val="24"/>
        </w:rPr>
        <w:t>3</w:t>
      </w:r>
      <w:r w:rsidR="009C2653" w:rsidRPr="00F558C4">
        <w:rPr>
          <w:rFonts w:ascii="Times New Roman" w:hAnsi="Times New Roman" w:cs="Times New Roman"/>
          <w:sz w:val="24"/>
          <w:szCs w:val="24"/>
        </w:rPr>
        <w:t>. Model comparisons between the quadratic, cubic and quartic models.</w:t>
      </w:r>
    </w:p>
    <w:p w14:paraId="2D98CDE1" w14:textId="77777777" w:rsidR="009C2653" w:rsidRDefault="009C2653" w:rsidP="004E6B0B">
      <w:pPr>
        <w:sectPr w:rsidR="009C2653" w:rsidSect="009C2653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5A1EED34" w14:textId="77777777" w:rsidR="004E6B0B" w:rsidRPr="007F4914" w:rsidRDefault="009C2653">
      <w:pPr>
        <w:rPr>
          <w:rFonts w:ascii="Times New Roman" w:hAnsi="Times New Roman" w:cs="Times New Roman"/>
          <w:noProof/>
          <w:sz w:val="24"/>
          <w:szCs w:val="24"/>
        </w:rPr>
      </w:pPr>
      <w:r w:rsidRPr="007F4914">
        <w:rPr>
          <w:rFonts w:ascii="Times New Roman" w:hAnsi="Times New Roman" w:cs="Times New Roman"/>
          <w:noProof/>
          <w:sz w:val="24"/>
          <w:szCs w:val="24"/>
          <w:lang w:eastAsia="en-GB"/>
        </w:rPr>
        <w:lastRenderedPageBreak/>
        <w:drawing>
          <wp:anchor distT="0" distB="0" distL="114300" distR="114300" simplePos="0" relativeHeight="251658240" behindDoc="0" locked="0" layoutInCell="1" allowOverlap="1" wp14:anchorId="4FE84C70" wp14:editId="1DC9480B">
            <wp:simplePos x="0" y="0"/>
            <wp:positionH relativeFrom="margin">
              <wp:align>left</wp:align>
            </wp:positionH>
            <wp:positionV relativeFrom="paragraph">
              <wp:posOffset>209550</wp:posOffset>
            </wp:positionV>
            <wp:extent cx="5097780" cy="3705225"/>
            <wp:effectExtent l="0" t="0" r="7620" b="9525"/>
            <wp:wrapTopAndBottom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2C7CF0C4-7E5A-4796-88BE-D78C0E13730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2C7CF0C4-7E5A-4796-88BE-D78C0E13730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97780" cy="37052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E6B0B" w:rsidRPr="007F4914">
        <w:rPr>
          <w:rFonts w:ascii="Times New Roman" w:hAnsi="Times New Roman" w:cs="Times New Roman"/>
          <w:sz w:val="24"/>
          <w:szCs w:val="24"/>
        </w:rPr>
        <w:t>Supplementary figure 1. The quadratic model for males and females.</w:t>
      </w:r>
      <w:r w:rsidR="004E6B0B" w:rsidRPr="007F4914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6F7ED421" w14:textId="77777777" w:rsidR="009C2653" w:rsidRDefault="009C2653">
      <w:pPr>
        <w:rPr>
          <w:noProof/>
        </w:rPr>
      </w:pPr>
    </w:p>
    <w:p w14:paraId="6F9CF9EF" w14:textId="77777777" w:rsidR="00426DCC" w:rsidRPr="007F4914" w:rsidRDefault="000D6F1F">
      <w:pPr>
        <w:rPr>
          <w:rFonts w:ascii="Times New Roman" w:hAnsi="Times New Roman" w:cs="Times New Roman"/>
          <w:sz w:val="24"/>
          <w:szCs w:val="24"/>
        </w:rPr>
      </w:pPr>
      <w:r w:rsidRPr="007F4914"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anchor distT="0" distB="0" distL="114300" distR="114300" simplePos="0" relativeHeight="251659264" behindDoc="0" locked="0" layoutInCell="1" allowOverlap="1" wp14:anchorId="4DDDA24A" wp14:editId="4AA7D7FC">
            <wp:simplePos x="0" y="0"/>
            <wp:positionH relativeFrom="margin">
              <wp:align>left</wp:align>
            </wp:positionH>
            <wp:positionV relativeFrom="paragraph">
              <wp:posOffset>205105</wp:posOffset>
            </wp:positionV>
            <wp:extent cx="5111115" cy="3714750"/>
            <wp:effectExtent l="0" t="0" r="0" b="0"/>
            <wp:wrapTopAndBottom/>
            <wp:docPr id="6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F0A77D04-13B8-4EAE-8874-1AE97C5C26D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F0A77D04-13B8-4EAE-8874-1AE97C5C26D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11115" cy="3714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E6B0B" w:rsidRPr="007F4914">
        <w:rPr>
          <w:rFonts w:ascii="Times New Roman" w:hAnsi="Times New Roman" w:cs="Times New Roman"/>
          <w:sz w:val="24"/>
          <w:szCs w:val="24"/>
        </w:rPr>
        <w:t>Supplementary figure 2. The cubic model for males and females</w:t>
      </w:r>
    </w:p>
    <w:p w14:paraId="742D4114" w14:textId="77777777" w:rsidR="009C2653" w:rsidRDefault="009C2653"/>
    <w:p w14:paraId="072694D4" w14:textId="77777777" w:rsidR="009C2653" w:rsidRDefault="009C2653" w:rsidP="009C2653"/>
    <w:p w14:paraId="3F1A597F" w14:textId="4D38E123" w:rsidR="009C2653" w:rsidRPr="00207550" w:rsidRDefault="009C2653">
      <w:pPr>
        <w:rPr>
          <w:rFonts w:ascii="Times New Roman" w:hAnsi="Times New Roman" w:cs="Times New Roman"/>
          <w:sz w:val="24"/>
          <w:szCs w:val="24"/>
        </w:rPr>
      </w:pPr>
      <w:r w:rsidRPr="007F4914">
        <w:rPr>
          <w:rFonts w:ascii="Times New Roman" w:hAnsi="Times New Roman" w:cs="Times New Roman"/>
          <w:noProof/>
          <w:sz w:val="24"/>
          <w:szCs w:val="24"/>
          <w:lang w:eastAsia="en-GB"/>
        </w:rPr>
        <w:lastRenderedPageBreak/>
        <w:drawing>
          <wp:anchor distT="0" distB="0" distL="114300" distR="114300" simplePos="0" relativeHeight="251660288" behindDoc="0" locked="0" layoutInCell="1" allowOverlap="1" wp14:anchorId="2415B5FD" wp14:editId="6FF383C6">
            <wp:simplePos x="0" y="0"/>
            <wp:positionH relativeFrom="margin">
              <wp:align>left</wp:align>
            </wp:positionH>
            <wp:positionV relativeFrom="paragraph">
              <wp:posOffset>219075</wp:posOffset>
            </wp:positionV>
            <wp:extent cx="5078730" cy="3691255"/>
            <wp:effectExtent l="0" t="0" r="7620" b="4445"/>
            <wp:wrapTopAndBottom/>
            <wp:docPr id="8" name="Picture 7">
              <a:extLst xmlns:a="http://schemas.openxmlformats.org/drawingml/2006/main">
                <a:ext uri="{FF2B5EF4-FFF2-40B4-BE49-F238E27FC236}">
                  <a16:creationId xmlns:a16="http://schemas.microsoft.com/office/drawing/2014/main" id="{CB97EE34-6F7B-474E-B8DA-0441E4BBEF4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>
                      <a:extLst>
                        <a:ext uri="{FF2B5EF4-FFF2-40B4-BE49-F238E27FC236}">
                          <a16:creationId xmlns:a16="http://schemas.microsoft.com/office/drawing/2014/main" id="{CB97EE34-6F7B-474E-B8DA-0441E4BBEF4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8730" cy="36912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F4914">
        <w:rPr>
          <w:rFonts w:ascii="Times New Roman" w:hAnsi="Times New Roman" w:cs="Times New Roman"/>
          <w:sz w:val="24"/>
          <w:szCs w:val="24"/>
        </w:rPr>
        <w:t>Supplementary figure 3. The quartic model for males and females.</w:t>
      </w:r>
    </w:p>
    <w:p w14:paraId="70E8383F" w14:textId="77777777" w:rsidR="009C2653" w:rsidRDefault="009C2653"/>
    <w:p w14:paraId="17C2C44C" w14:textId="77777777" w:rsidR="009C2653" w:rsidRDefault="009C2653" w:rsidP="009C2653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eastAsia="en-GB"/>
        </w:rPr>
        <w:sectPr w:rsidR="009C2653" w:rsidSect="009C2653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W w:w="9214" w:type="dxa"/>
        <w:tblLook w:val="04A0" w:firstRow="1" w:lastRow="0" w:firstColumn="1" w:lastColumn="0" w:noHBand="0" w:noVBand="1"/>
      </w:tblPr>
      <w:tblGrid>
        <w:gridCol w:w="3392"/>
        <w:gridCol w:w="981"/>
        <w:gridCol w:w="216"/>
        <w:gridCol w:w="775"/>
        <w:gridCol w:w="915"/>
        <w:gridCol w:w="983"/>
        <w:gridCol w:w="987"/>
        <w:gridCol w:w="965"/>
      </w:tblGrid>
      <w:tr w:rsidR="009C2653" w:rsidRPr="00F558C4" w14:paraId="5AA24A5E" w14:textId="77777777" w:rsidTr="009C2653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93411" w14:textId="77777777" w:rsidR="009C2653" w:rsidRPr="00F558C4" w:rsidRDefault="009C2653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88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0F20A7" w14:textId="4F64802A" w:rsidR="009C2653" w:rsidRPr="00F558C4" w:rsidRDefault="009C2653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nadjusted Model (n=9</w:t>
            </w:r>
            <w:r w:rsidR="0054314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,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01)</w:t>
            </w:r>
          </w:p>
        </w:tc>
        <w:tc>
          <w:tcPr>
            <w:tcW w:w="2935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649484" w14:textId="5D95B67B" w:rsidR="009C2653" w:rsidRPr="00F558C4" w:rsidRDefault="009C2653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djusted Model (n=6</w:t>
            </w:r>
            <w:r w:rsidR="0054314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,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97)</w:t>
            </w:r>
          </w:p>
        </w:tc>
      </w:tr>
      <w:tr w:rsidR="009C2653" w:rsidRPr="00F558C4" w14:paraId="17D28717" w14:textId="77777777" w:rsidTr="009C2653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0BDDC1" w14:textId="77777777" w:rsidR="009C2653" w:rsidRPr="00F558C4" w:rsidRDefault="009C2653" w:rsidP="009C265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aram</w:t>
            </w:r>
            <w:r w:rsidR="00EA6BF8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er</w:t>
            </w:r>
          </w:p>
        </w:tc>
        <w:tc>
          <w:tcPr>
            <w:tcW w:w="119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46F448" w14:textId="77777777" w:rsidR="009C2653" w:rsidRPr="00F558C4" w:rsidRDefault="009C2653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16265B" w14:textId="77777777" w:rsidR="009C2653" w:rsidRPr="00F558C4" w:rsidRDefault="009C2653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td. Error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CA2D61" w14:textId="77777777" w:rsidR="009C2653" w:rsidRPr="00F558C4" w:rsidRDefault="009C2653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value</w:t>
            </w:r>
          </w:p>
        </w:tc>
        <w:tc>
          <w:tcPr>
            <w:tcW w:w="9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3B9E2E" w14:textId="77777777" w:rsidR="009C2653" w:rsidRPr="00F558C4" w:rsidRDefault="009C2653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30308A" w14:textId="77777777" w:rsidR="009C2653" w:rsidRPr="00F558C4" w:rsidRDefault="009C2653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td. Error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C2F233" w14:textId="77777777" w:rsidR="009C2653" w:rsidRPr="00F558C4" w:rsidRDefault="009C2653" w:rsidP="009C265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value</w:t>
            </w:r>
          </w:p>
        </w:tc>
      </w:tr>
      <w:tr w:rsidR="008C7BD5" w:rsidRPr="00F558C4" w14:paraId="5ED5B3DB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53AE0" w14:textId="5BD49FB2" w:rsidR="008C7BD5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0</m:t>
                  </m:r>
                </m:sub>
              </m:sSub>
            </m:oMath>
            <w:r w:rsidR="008C7BD5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- Intercept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05BB9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68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B9276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69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EA9EF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A1356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97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49818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13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B9FFF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8C7BD5" w:rsidRPr="00F558C4" w14:paraId="1F3AE578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1B791" w14:textId="0C65B803" w:rsidR="008C7BD5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1</m:t>
                  </m:r>
                </m:sub>
              </m:sSub>
            </m:oMath>
            <w:r w:rsidR="008C7BD5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Age (slope)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C1BCE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357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3776A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22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90595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80A6F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380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50DFA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27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61EDE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8C7BD5" w:rsidRPr="00F558C4" w14:paraId="2A2B6EBD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1F6A0" w14:textId="7DECC1BC" w:rsidR="008C7BD5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2</m:t>
                  </m:r>
                </m:sub>
              </m:sSub>
            </m:oMath>
            <w:r w:rsidR="008C7BD5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Age^2 (acceleration)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F1D48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1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34619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4F8FC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0B576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13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E4883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07880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8C7BD5" w:rsidRPr="00F558C4" w14:paraId="5CA532D5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410E4" w14:textId="3CAD3474" w:rsidR="008C7BD5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3</m:t>
                  </m:r>
                </m:sub>
              </m:sSub>
            </m:oMath>
            <w:r w:rsidR="008C7BD5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Age^3 (cubic change)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8E6F3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7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0D63C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7B376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C6C7D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7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AE136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E9A61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8C7BD5" w:rsidRPr="00F558C4" w14:paraId="469F144E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C0D0A" w14:textId="40DEB707" w:rsidR="008C7BD5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4</m:t>
                  </m:r>
                </m:sub>
              </m:sSub>
            </m:oMath>
            <w:r w:rsidR="008C7BD5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D2103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3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82489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95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EA1AA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CE760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527F0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12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A08C3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8C7BD5" w:rsidRPr="00F558C4" w14:paraId="0B31E7A3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ACABA" w14:textId="65E86B64" w:rsidR="008C7BD5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5</m:t>
                  </m:r>
                </m:sub>
              </m:sSub>
            </m:oMath>
            <w:r w:rsidR="008C7BD5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xAg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02BF7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35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3A03D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70128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40976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2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BDAF8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6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C3389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8C7BD5" w:rsidRPr="00F558C4" w14:paraId="20D6DA88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01C07" w14:textId="072F701F" w:rsidR="008C7BD5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6</m:t>
                  </m:r>
                </m:sub>
              </m:sSub>
            </m:oMath>
            <w:r w:rsidR="008C7BD5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xAge^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FFAC7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51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49402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3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F0A57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C5783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51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6275D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4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0EE68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8C7BD5" w:rsidRPr="00F558C4" w14:paraId="3588959E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8A6992" w14:textId="3EC83D12" w:rsidR="008C7BD5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7</m:t>
                  </m:r>
                </m:sub>
              </m:sSub>
            </m:oMath>
            <w:r w:rsidR="008C7BD5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xAge^3</w:t>
            </w:r>
          </w:p>
        </w:tc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0101E5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B291C6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8F1BD6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6</w:t>
            </w:r>
          </w:p>
        </w:tc>
        <w:tc>
          <w:tcPr>
            <w:tcW w:w="9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2BE8D1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8F4802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CA4367" w14:textId="77777777" w:rsidR="008C7BD5" w:rsidRPr="00F558C4" w:rsidRDefault="008C7BD5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48</w:t>
            </w:r>
          </w:p>
        </w:tc>
      </w:tr>
      <w:tr w:rsidR="009C2653" w:rsidRPr="00F558C4" w14:paraId="106E2F7A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0A803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asurement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A5E3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D701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23C5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16D35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25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76C7C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73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9AFE7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</w:t>
            </w:r>
          </w:p>
        </w:tc>
      </w:tr>
      <w:tr w:rsidR="009C2653" w:rsidRPr="00F558C4" w14:paraId="32EB282F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006DA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t Edu - O Level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3C77D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8EEA2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7B017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B4A22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1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7C3D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97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189AA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842</w:t>
            </w:r>
          </w:p>
        </w:tc>
      </w:tr>
      <w:tr w:rsidR="009C2653" w:rsidRPr="00F558C4" w14:paraId="233450E1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15C5C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t Edu - &lt;O Level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0DB43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868C5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8065C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8EB7D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61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EDBC0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21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11736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81</w:t>
            </w:r>
          </w:p>
        </w:tc>
      </w:tr>
      <w:tr w:rsidR="009C2653" w:rsidRPr="00F558C4" w14:paraId="0F878828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F8E8C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Mat </w:t>
            </w:r>
            <w:proofErr w:type="spellStart"/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class</w:t>
            </w:r>
            <w:proofErr w:type="spellEnd"/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- III-V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C5D49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39DDA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B6FFD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414CD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53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ED8C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91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F687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563</w:t>
            </w:r>
          </w:p>
        </w:tc>
      </w:tr>
      <w:tr w:rsidR="009C2653" w:rsidRPr="00F558C4" w14:paraId="44B280A6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F21B9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nd Born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DA313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60D2E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49286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5FF57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1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16C39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85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1825A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887</w:t>
            </w:r>
          </w:p>
        </w:tc>
      </w:tr>
      <w:tr w:rsidR="009C2653" w:rsidRPr="00F558C4" w14:paraId="2ACD6074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E44DD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rd Born+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47C9F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DAB4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11352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EF7AD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35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0634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14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D031E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</w:t>
            </w:r>
          </w:p>
        </w:tc>
      </w:tr>
      <w:tr w:rsidR="009C2653" w:rsidRPr="00F558C4" w14:paraId="72C61D9F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A11B7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ousing - Private Rented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66F93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328EC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5F3B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3E22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317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74223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84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1285D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85</w:t>
            </w:r>
          </w:p>
        </w:tc>
      </w:tr>
      <w:tr w:rsidR="009C2653" w:rsidRPr="00F558C4" w14:paraId="33ADD118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B528D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ousing - Subsidised Rented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AB360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06701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C786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364CE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291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EE976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64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F174D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76</w:t>
            </w:r>
          </w:p>
        </w:tc>
      </w:tr>
      <w:tr w:rsidR="009C2653" w:rsidRPr="00F558C4" w14:paraId="1139F8D5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B63C1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inancial Difficulties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EBB61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7510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C5CBF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EF81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59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11327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01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895D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9C2653" w:rsidRPr="00F558C4" w14:paraId="77EE0BDD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BCA08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moked During Pregnancy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2A01F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5B1FC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9D99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DC69C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82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9041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1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EFA1E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9C2653" w:rsidRPr="00F558C4" w14:paraId="47C2E68B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A1B9E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pression Pre-Pregnancy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23976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36580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98CD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C9D1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641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39A21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19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CB9DC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9C2653" w:rsidRPr="00F558C4" w14:paraId="28278FFF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133020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pression Post-Pregnancy</w:t>
            </w:r>
          </w:p>
        </w:tc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29F5FE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CEFE3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FB883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A609C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403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D15EDF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3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317377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</w:t>
            </w:r>
          </w:p>
        </w:tc>
      </w:tr>
      <w:tr w:rsidR="009C2653" w:rsidRPr="00F558C4" w14:paraId="7748A049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BF58B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 varianc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7890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1.9335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169FF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2918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C575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FA09D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1.1721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1721C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3315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39C87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5AA358DC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A0808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/Slope covarianc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2E9F5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169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627AE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623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D2996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11E35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77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0B25E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707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79531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3D13F6F4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4C484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lope varianc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3D891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4675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7F9A3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275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0963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F9810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4458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9A715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314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BB88F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77F9FAB8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5C08A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/Quadratic covarianc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83611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17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EEC09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76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20882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D4B00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1197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32ECA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88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6FBE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4F1C2534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45B15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lope/Quadratic covarianc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70062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55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67B93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FBDA6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B5DE6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44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E1D2A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4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1C19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23EEEE8A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C1EF3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uadratic varianc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C08B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3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68C3F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3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F4932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7DAC1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26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004E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4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966F1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1DE1AA25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1E672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/Cubic covarianc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273BD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163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EE8B5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7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259C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BAC4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129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C9FB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19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828CA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5E050976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92255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lope/Cubic covarianc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70F5E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8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53F9F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7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692A0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3D220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0.007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0F2D5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8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0D416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16C14901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8D9EC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uadratic/Cubic covarianc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CF559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3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D1D2C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1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4D030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3ABEA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6E7C2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1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5B658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5DF377E4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1A68BC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ubic variance</w:t>
            </w:r>
          </w:p>
        </w:tc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309EB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1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455840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02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576891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5349EF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1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4825B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00002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DB0FA1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01BFF7C0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B4EF3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emale residual varianc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0BA69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.69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C2AD5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74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3FB4E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CB595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.175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ECB3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74F75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68C0FAC6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035BA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le residual varianc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9E429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32</w:t>
            </w:r>
          </w:p>
        </w:tc>
        <w:tc>
          <w:tcPr>
            <w:tcW w:w="9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2BD3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49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24D16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417DC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72</w:t>
            </w:r>
          </w:p>
        </w:tc>
        <w:tc>
          <w:tcPr>
            <w:tcW w:w="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44F1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175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A8B5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</w:tr>
      <w:tr w:rsidR="009C2653" w:rsidRPr="00F558C4" w14:paraId="678EE0EF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615A2A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Female/Male Variance </w:t>
            </w:r>
            <w:r w:rsidRPr="00F558C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P 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Wald-Test</w:t>
            </w:r>
          </w:p>
        </w:tc>
        <w:tc>
          <w:tcPr>
            <w:tcW w:w="2887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CCEE1B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  <w:tc>
          <w:tcPr>
            <w:tcW w:w="2935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D7240D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9C2653" w:rsidRPr="00F558C4" w14:paraId="237D88D9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82556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CC</w:t>
            </w:r>
          </w:p>
        </w:tc>
        <w:tc>
          <w:tcPr>
            <w:tcW w:w="28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D3F6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56</w:t>
            </w:r>
          </w:p>
        </w:tc>
        <w:tc>
          <w:tcPr>
            <w:tcW w:w="293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5AF93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0.54</w:t>
            </w:r>
          </w:p>
        </w:tc>
      </w:tr>
      <w:tr w:rsidR="009C2653" w:rsidRPr="00F558C4" w14:paraId="290C81CA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7BCA2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viance</w:t>
            </w:r>
          </w:p>
        </w:tc>
        <w:tc>
          <w:tcPr>
            <w:tcW w:w="28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C577D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7890.58</w:t>
            </w:r>
          </w:p>
        </w:tc>
        <w:tc>
          <w:tcPr>
            <w:tcW w:w="293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51892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58562.55</w:t>
            </w:r>
          </w:p>
        </w:tc>
      </w:tr>
      <w:tr w:rsidR="009C2653" w:rsidRPr="00F558C4" w14:paraId="315E09D2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BF9AC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IC</w:t>
            </w:r>
          </w:p>
        </w:tc>
        <w:tc>
          <w:tcPr>
            <w:tcW w:w="28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62CC7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7930.6</w:t>
            </w:r>
          </w:p>
        </w:tc>
        <w:tc>
          <w:tcPr>
            <w:tcW w:w="293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09A59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58626.5</w:t>
            </w:r>
          </w:p>
        </w:tc>
      </w:tr>
      <w:tr w:rsidR="009C2653" w:rsidRPr="00F558C4" w14:paraId="5F3C7DC5" w14:textId="77777777" w:rsidTr="009B40F8">
        <w:trPr>
          <w:trHeight w:val="300"/>
        </w:trPr>
        <w:tc>
          <w:tcPr>
            <w:tcW w:w="33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AB8DAF" w14:textId="77777777" w:rsidR="009C2653" w:rsidRPr="00F558C4" w:rsidRDefault="009C2653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IC</w:t>
            </w:r>
          </w:p>
        </w:tc>
        <w:tc>
          <w:tcPr>
            <w:tcW w:w="2887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676EF4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8102.5</w:t>
            </w:r>
          </w:p>
        </w:tc>
        <w:tc>
          <w:tcPr>
            <w:tcW w:w="2935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18748F" w14:textId="77777777" w:rsidR="009C2653" w:rsidRPr="00F558C4" w:rsidRDefault="009C2653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58890.2</w:t>
            </w:r>
          </w:p>
        </w:tc>
      </w:tr>
    </w:tbl>
    <w:p w14:paraId="2EB1D705" w14:textId="750A80F4" w:rsidR="00350363" w:rsidRPr="00F558C4" w:rsidRDefault="00350363" w:rsidP="00350363">
      <w:pPr>
        <w:rPr>
          <w:rFonts w:ascii="Times New Roman" w:hAnsi="Times New Roman" w:cs="Times New Roman"/>
          <w:sz w:val="24"/>
          <w:szCs w:val="24"/>
        </w:rPr>
      </w:pPr>
      <w:r w:rsidRPr="00F558C4"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="00350B88">
        <w:rPr>
          <w:rFonts w:ascii="Times New Roman" w:hAnsi="Times New Roman" w:cs="Times New Roman"/>
          <w:sz w:val="24"/>
          <w:szCs w:val="24"/>
        </w:rPr>
        <w:t>4</w:t>
      </w:r>
      <w:r w:rsidRPr="00F558C4">
        <w:rPr>
          <w:rFonts w:ascii="Times New Roman" w:hAnsi="Times New Roman" w:cs="Times New Roman"/>
          <w:sz w:val="24"/>
          <w:szCs w:val="24"/>
        </w:rPr>
        <w:t>. Full regression coefficients and variances for the unadjusted and adjusted</w:t>
      </w:r>
      <w:r w:rsidR="009C5DD5">
        <w:rPr>
          <w:rFonts w:ascii="Times New Roman" w:hAnsi="Times New Roman" w:cs="Times New Roman"/>
          <w:sz w:val="24"/>
          <w:szCs w:val="24"/>
        </w:rPr>
        <w:t xml:space="preserve"> cubic</w:t>
      </w:r>
      <w:r w:rsidRPr="00F558C4">
        <w:rPr>
          <w:rFonts w:ascii="Times New Roman" w:hAnsi="Times New Roman" w:cs="Times New Roman"/>
          <w:sz w:val="24"/>
          <w:szCs w:val="24"/>
        </w:rPr>
        <w:t xml:space="preserve"> models. </w:t>
      </w:r>
    </w:p>
    <w:p w14:paraId="7792963B" w14:textId="77777777" w:rsidR="009C2653" w:rsidRDefault="009C2653">
      <w:pPr>
        <w:sectPr w:rsidR="009C2653" w:rsidSect="009C2653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tbl>
      <w:tblPr>
        <w:tblW w:w="9228" w:type="dxa"/>
        <w:tblLook w:val="04A0" w:firstRow="1" w:lastRow="0" w:firstColumn="1" w:lastColumn="0" w:noHBand="0" w:noVBand="1"/>
      </w:tblPr>
      <w:tblGrid>
        <w:gridCol w:w="3430"/>
        <w:gridCol w:w="927"/>
        <w:gridCol w:w="996"/>
        <w:gridCol w:w="981"/>
        <w:gridCol w:w="927"/>
        <w:gridCol w:w="996"/>
        <w:gridCol w:w="971"/>
      </w:tblGrid>
      <w:tr w:rsidR="00EA6BF8" w:rsidRPr="00F558C4" w14:paraId="1FDC987C" w14:textId="77777777" w:rsidTr="00A67F6C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3D40A" w14:textId="77777777" w:rsidR="00EA6BF8" w:rsidRPr="00F558C4" w:rsidRDefault="00EA6BF8" w:rsidP="00EA6B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90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DA7885" w14:textId="538663C0" w:rsidR="00EA6BF8" w:rsidRPr="00F558C4" w:rsidRDefault="00EA6BF8" w:rsidP="00EA6B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nadjusted Model (n=</w:t>
            </w:r>
            <w:r w:rsid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</w:t>
            </w:r>
            <w:r w:rsidR="0054314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,</w:t>
            </w:r>
            <w:r w:rsid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09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89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4E6DF2" w14:textId="65AD9922" w:rsidR="00EA6BF8" w:rsidRPr="00F558C4" w:rsidRDefault="00EA6BF8" w:rsidP="00EA6B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djusted Model (n=</w:t>
            </w:r>
            <w:r w:rsid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</w:t>
            </w:r>
            <w:r w:rsidR="0054314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,</w:t>
            </w:r>
            <w:r w:rsid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67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</w:tr>
      <w:tr w:rsidR="006F0020" w:rsidRPr="00F558C4" w14:paraId="6FF12862" w14:textId="77777777" w:rsidTr="00A67F6C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D29008" w14:textId="77777777" w:rsidR="00EA6BF8" w:rsidRPr="00F558C4" w:rsidRDefault="00EA6BF8" w:rsidP="00EA6B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arameter</w:t>
            </w: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EC6B94" w14:textId="77777777" w:rsidR="00EA6BF8" w:rsidRPr="00F558C4" w:rsidRDefault="00EA6BF8" w:rsidP="00EA6B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E80387" w14:textId="77777777" w:rsidR="00EA6BF8" w:rsidRPr="00F558C4" w:rsidRDefault="00EA6BF8" w:rsidP="00EA6B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td. Error</w:t>
            </w:r>
          </w:p>
        </w:tc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DC280F" w14:textId="77777777" w:rsidR="00EA6BF8" w:rsidRPr="00F558C4" w:rsidRDefault="00EA6BF8" w:rsidP="00EA6B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value</w:t>
            </w: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F9B55E" w14:textId="77777777" w:rsidR="00EA6BF8" w:rsidRPr="00F558C4" w:rsidRDefault="00EA6BF8" w:rsidP="00EA6B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AFC2E6" w14:textId="77777777" w:rsidR="00EA6BF8" w:rsidRPr="00F558C4" w:rsidRDefault="00EA6BF8" w:rsidP="00EA6B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td. Error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D4ACAC" w14:textId="77777777" w:rsidR="00EA6BF8" w:rsidRPr="00F558C4" w:rsidRDefault="00EA6BF8" w:rsidP="00EA6B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>p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value</w:t>
            </w:r>
          </w:p>
        </w:tc>
      </w:tr>
      <w:tr w:rsidR="009B40F8" w:rsidRPr="00F558C4" w14:paraId="77F2C219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73902" w14:textId="52DEB08D" w:rsidR="009B40F8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0</m:t>
                  </m:r>
                </m:sub>
              </m:sSub>
            </m:oMath>
            <w:r w:rsidR="009B40F8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- Intercept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2A983" w14:textId="1055AA8F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4.47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DF1BD" w14:textId="6D9290C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8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FAFC3" w14:textId="668107E2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685FB" w14:textId="6182011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3.95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EEC96" w14:textId="0E606EF5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26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720D0" w14:textId="5D3FB16D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</w:tr>
      <w:tr w:rsidR="009B40F8" w:rsidRPr="00F558C4" w14:paraId="011355EE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D208F" w14:textId="4DECAE65" w:rsidR="009B40F8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1</m:t>
                  </m:r>
                </m:sub>
              </m:sSub>
            </m:oMath>
            <w:r w:rsidR="009B40F8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Age (slope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6E1F2" w14:textId="1657DB3D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356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6CC24" w14:textId="00F81B3B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2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26902" w14:textId="36B9E2A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322BC" w14:textId="615AD631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37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831D5" w14:textId="1DEE374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29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C8050" w14:textId="4ECFCD61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</w:tr>
      <w:tr w:rsidR="009B40F8" w:rsidRPr="00F558C4" w14:paraId="00C98FE1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44F45" w14:textId="573271C5" w:rsidR="009B40F8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2</m:t>
                  </m:r>
                </m:sub>
              </m:sSub>
            </m:oMath>
            <w:r w:rsidR="009B40F8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Age^2 (acceleration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1F2AB" w14:textId="43E2352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75EF1" w14:textId="359DF428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20EB4" w14:textId="7FE411E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AF05A" w14:textId="0716EE8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1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361F7" w14:textId="52CCE0BA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2468F" w14:textId="69D014D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</w:tr>
      <w:tr w:rsidR="009B40F8" w:rsidRPr="00F558C4" w14:paraId="21941AF3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1597E" w14:textId="47A557D0" w:rsidR="009B40F8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3</m:t>
                  </m:r>
                </m:sub>
              </m:sSub>
            </m:oMath>
            <w:r w:rsidR="009B40F8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Age^3 (cubic change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3294C" w14:textId="57F2988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00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43721" w14:textId="0FBCD11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3C3D4" w14:textId="25749DB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C89DD" w14:textId="15BC584B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00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1A1D9" w14:textId="473408CB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AF560" w14:textId="2D9CBF08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</w:tr>
      <w:tr w:rsidR="009B40F8" w:rsidRPr="00F558C4" w14:paraId="159685D3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AA329" w14:textId="3FBBCBE1" w:rsidR="009B40F8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4</m:t>
                  </m:r>
                </m:sub>
              </m:sSub>
            </m:oMath>
            <w:r w:rsidR="009B40F8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22F4A" w14:textId="0C18A6FB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2.09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D0A17" w14:textId="002A0B9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1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8F6E2" w14:textId="12301C18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436D7" w14:textId="0DE1CF02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.97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87773" w14:textId="6C02CB81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26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B4A18" w14:textId="15882168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</w:tr>
      <w:tr w:rsidR="009B40F8" w:rsidRPr="00F558C4" w14:paraId="52D551D0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8BEB4" w14:textId="0B0736DE" w:rsidR="009B40F8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5</m:t>
                  </m:r>
                </m:sub>
              </m:sSub>
            </m:oMath>
            <w:r w:rsidR="009B40F8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xAg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8CB11" w14:textId="32B392A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3368C" w14:textId="4BC0E7BD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3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07DDD" w14:textId="52B485A5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95B6F" w14:textId="008750A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0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56420" w14:textId="3A566AF5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38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EFF4E" w14:textId="0454008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</w:tr>
      <w:tr w:rsidR="009B40F8" w:rsidRPr="00F558C4" w14:paraId="1BF2F03C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089C7" w14:textId="166EF505" w:rsidR="009B40F8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6</m:t>
                  </m:r>
                </m:sub>
              </m:sSub>
            </m:oMath>
            <w:r w:rsidR="009B40F8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xAge^2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282BD" w14:textId="6AFF4D98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0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E78A2" w14:textId="375A67E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6AEF4" w14:textId="1FD996BF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280CA" w14:textId="2DEB3DB0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0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3770F" w14:textId="04DEDD8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B64B3" w14:textId="13F53004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</w:tr>
      <w:tr w:rsidR="009B40F8" w:rsidRPr="00F558C4" w14:paraId="1C84A934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F6F308" w14:textId="4225E63F" w:rsidR="009B40F8" w:rsidRPr="00F558C4" w:rsidRDefault="008D4920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sz w:val="20"/>
                      <w:szCs w:val="20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 w:val="20"/>
                      <w:szCs w:val="20"/>
                      <w:lang w:eastAsia="en-GB"/>
                    </w:rPr>
                    <m:t>7</m:t>
                  </m:r>
                </m:sub>
              </m:sSub>
            </m:oMath>
            <w:r w:rsidR="009B40F8"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 FemalexAge^3</w:t>
            </w: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D64D74" w14:textId="686DC610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6622EB" w14:textId="77F4DF7D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569206" w14:textId="0544D3E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2CC55F" w14:textId="7EB9579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9CBB81" w14:textId="788283D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D23693" w14:textId="0251C122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38</w:t>
            </w:r>
          </w:p>
        </w:tc>
      </w:tr>
      <w:tr w:rsidR="009B40F8" w:rsidRPr="00F558C4" w14:paraId="04304D7F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BF6D9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asurement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9BD31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C0340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5913C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15C40" w14:textId="38165B1A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CD899" w14:textId="592A3BE2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75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E14C9" w14:textId="22B3D311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</w:tr>
      <w:tr w:rsidR="009B40F8" w:rsidRPr="00F558C4" w14:paraId="3412422E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9B8E2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t Edu - O Level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69557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BD8E9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D4639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BE1FC" w14:textId="21D3686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12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93BE3" w14:textId="6BC8319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13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B6E46" w14:textId="5F55F32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26</w:t>
            </w:r>
          </w:p>
        </w:tc>
      </w:tr>
      <w:tr w:rsidR="009B40F8" w:rsidRPr="00F558C4" w14:paraId="1D948E86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1B4E1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t Edu - &lt;O Level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4F13A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747F1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FA46A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37BBB" w14:textId="7EC31D18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24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E8D47" w14:textId="1C093C01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49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E9631" w14:textId="6FF316C4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07</w:t>
            </w:r>
          </w:p>
        </w:tc>
      </w:tr>
      <w:tr w:rsidR="009B40F8" w:rsidRPr="00F558C4" w14:paraId="5861B7CB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C7169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Mat </w:t>
            </w:r>
            <w:proofErr w:type="spellStart"/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class</w:t>
            </w:r>
            <w:proofErr w:type="spellEnd"/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- III-V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7B4F8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6502E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ED67E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77B2F" w14:textId="08BE271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3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DAAFE" w14:textId="2D667B2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06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5A1ED" w14:textId="430C28A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778</w:t>
            </w:r>
          </w:p>
        </w:tc>
      </w:tr>
      <w:tr w:rsidR="009B40F8" w:rsidRPr="00F558C4" w14:paraId="262FCD8D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4D784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nd Born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CA496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31331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40CA6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631F2" w14:textId="1B05B5D5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6CB22" w14:textId="12242F8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99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BB65D" w14:textId="7AADA44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971</w:t>
            </w:r>
          </w:p>
        </w:tc>
      </w:tr>
      <w:tr w:rsidR="009B40F8" w:rsidRPr="00F558C4" w14:paraId="293E5E9C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D63CE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rd Born+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A978D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4BB29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D03E9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BF0C4" w14:textId="5109B590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37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050FD" w14:textId="684E46AB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39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FE62F" w14:textId="182A8FB2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</w:tr>
      <w:tr w:rsidR="009B40F8" w:rsidRPr="00F558C4" w14:paraId="0E493661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04FBA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ousing - Private Rented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F703B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16339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848BE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B5BFE" w14:textId="68E203A0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57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4F73D" w14:textId="6339444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DC270" w14:textId="43EB286F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11</w:t>
            </w:r>
          </w:p>
        </w:tc>
      </w:tr>
      <w:tr w:rsidR="009B40F8" w:rsidRPr="00F558C4" w14:paraId="33384D94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7EC19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ousing - Subsidised Rented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95227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15832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12838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0ACB6" w14:textId="1DA08DD4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4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E76B8" w14:textId="149AA54A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218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D37F4" w14:textId="716FEDA4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49</w:t>
            </w:r>
          </w:p>
        </w:tc>
      </w:tr>
      <w:tr w:rsidR="009B40F8" w:rsidRPr="00F558C4" w14:paraId="0B230547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4FA9D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inancial Difficulties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F1653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85E52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74668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4DCB9" w14:textId="0DC8B115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442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46FFC" w14:textId="59DAC25B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24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8FB06" w14:textId="2D35B29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</w:tr>
      <w:tr w:rsidR="009B40F8" w:rsidRPr="00F558C4" w14:paraId="6032E886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E1E14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moked During Pregnancy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4C254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FDAEB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E515F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487DA" w14:textId="46422C40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758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C5D9C" w14:textId="1DC47DCF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37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FF1FA" w14:textId="29973F24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</w:tr>
      <w:tr w:rsidR="009B40F8" w:rsidRPr="00F558C4" w14:paraId="2C6DEC79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F3B51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pression Pre-Pregnancy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355B7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C054D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4412D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52BE5" w14:textId="7842464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74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1D425" w14:textId="269BDCD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47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4751E" w14:textId="4D9DD3A4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</w:tr>
      <w:tr w:rsidR="009B40F8" w:rsidRPr="00F558C4" w14:paraId="6F4595BE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159901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pression Post-Pregnancy</w:t>
            </w: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9B73F0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BB76FC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D06F3F" w14:textId="7777777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48AB96" w14:textId="6921F834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64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EB8251" w14:textId="2DEE93A1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60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33BAF" w14:textId="4F833E7A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</w:tr>
      <w:tr w:rsidR="009B40F8" w:rsidRPr="00F558C4" w14:paraId="4947B0CC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E8CD0" w14:textId="77777777" w:rsidR="009B40F8" w:rsidRPr="009B40F8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 varianc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CEBE5" w14:textId="1BB108E1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1.380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26BFD" w14:textId="49FCFCA8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312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57A71" w14:textId="00DAAC4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6F6FF" w14:textId="02D43B5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0.676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E8C72" w14:textId="1CD7CE9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3485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EDC56" w14:textId="5BF43E55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220BE837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66EFB" w14:textId="77777777" w:rsidR="009B40F8" w:rsidRPr="009B40F8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/Slope covarianc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C6A1A" w14:textId="06598F7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.107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F35E5" w14:textId="66D00CD0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65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372DA" w14:textId="4E37C29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9D4F6" w14:textId="1BF4B7E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9934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BAAF3" w14:textId="13E7FE5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732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9EDFD" w14:textId="1BD9AC7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6807F03D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84FA3" w14:textId="77777777" w:rsidR="009B40F8" w:rsidRPr="009B40F8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lope varianc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3E8E6" w14:textId="032B76A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448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A7A60" w14:textId="3C143A2F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27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57EE8" w14:textId="455CE78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24F71" w14:textId="4E55234B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4376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E6EA0" w14:textId="0128D9C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316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6E264" w14:textId="67061A95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5A02BD01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8532B" w14:textId="77777777" w:rsidR="009B40F8" w:rsidRPr="009B40F8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/Quadratic covarianc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B4786" w14:textId="7DEF68D8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109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3D4A5" w14:textId="6CC703B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7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1862C" w14:textId="096558C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523B8" w14:textId="1DC626B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1114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82C99" w14:textId="0090D9F2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91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3D302" w14:textId="078DA061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6577034B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9C1EE" w14:textId="77777777" w:rsidR="009B40F8" w:rsidRPr="009B40F8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lope/Quadratic covarianc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196E3" w14:textId="5B89F2B0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004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64A9F" w14:textId="104C55C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98C88" w14:textId="7602EE98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0FDEB" w14:textId="2A6FAC92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00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A0945" w14:textId="3226F48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24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2814B" w14:textId="27A3BF3B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731D0F37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6476A" w14:textId="77777777" w:rsidR="009B40F8" w:rsidRPr="009B40F8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uadratic varianc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E67F4" w14:textId="2CECC8F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2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6C932" w14:textId="25F15EB4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13691" w14:textId="7BDFF69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72362" w14:textId="0E36492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2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51DC0" w14:textId="5DD5CE82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4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31C99" w14:textId="7F3DA4D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55041C7D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DB814" w14:textId="77777777" w:rsidR="009B40F8" w:rsidRPr="009B40F8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tercept/Cubic covarianc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B9DED" w14:textId="7ECCE2A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014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64B97" w14:textId="291F144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1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EA611" w14:textId="0CBB44E0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59539" w14:textId="5810D52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01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A6447" w14:textId="60D4298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2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5D6F4" w14:textId="2B5576E8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25836221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5DD0D" w14:textId="77777777" w:rsidR="009B40F8" w:rsidRPr="009B40F8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lope/Cubic covarianc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DF5F1" w14:textId="30215B7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007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0FD8F" w14:textId="3B2AF79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C3D13" w14:textId="3B4A6B9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FF1D9" w14:textId="0DB39D6D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0.0075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DD38A" w14:textId="45FD9C4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8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960CD" w14:textId="6B57541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3F29FEA6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854AB" w14:textId="77777777" w:rsidR="009B40F8" w:rsidRPr="009B40F8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uadratic/Cubic covarianc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5054E" w14:textId="4A04C714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94B5D" w14:textId="6AD5ED65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D1A4E" w14:textId="467D70B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7155B" w14:textId="606C20E5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2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AF0A3" w14:textId="68BAEE2A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EA058" w14:textId="1A92D680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03C7AC10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1B065D" w14:textId="77777777" w:rsidR="009B40F8" w:rsidRPr="009B40F8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ubic variance</w:t>
            </w: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CFF261" w14:textId="2499BBC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924FDA" w14:textId="0660464F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02</w:t>
            </w:r>
          </w:p>
        </w:tc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0E2527" w14:textId="655D17ED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B42388" w14:textId="23CAB38A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C3F47E" w14:textId="3D479D2C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00002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8768AE" w14:textId="742B568D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6862C1BB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094EA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emale residual varianc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DAA33" w14:textId="6C7E7366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3.567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75486" w14:textId="7B3ACA2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8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26508" w14:textId="01A5E7D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AC144" w14:textId="4F8C8BEB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3.08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533FC" w14:textId="095A0CB1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208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7FBC7" w14:textId="12053E3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752F613B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F04DE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le residual variance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A7BA2" w14:textId="7EF1EB07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9.4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5DE86" w14:textId="1FAD5972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6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6B15D" w14:textId="26B369A0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F3233" w14:textId="18F9FEF0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9.31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59A48" w14:textId="649F12C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187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C8823" w14:textId="1BD6BC82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9B40F8" w:rsidRPr="00F558C4" w14:paraId="3EF5BC63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B20F51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Female/Male Variance </w:t>
            </w:r>
            <w:r w:rsidRPr="00F558C4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P </w:t>
            </w: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Wald-Test</w:t>
            </w:r>
          </w:p>
        </w:tc>
        <w:tc>
          <w:tcPr>
            <w:tcW w:w="290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026C13" w14:textId="67D81D1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289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F8B99D" w14:textId="79B1473A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&lt;.001</w:t>
            </w:r>
          </w:p>
        </w:tc>
      </w:tr>
      <w:tr w:rsidR="009B40F8" w:rsidRPr="00F558C4" w14:paraId="545D8670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901A5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CC</w:t>
            </w:r>
          </w:p>
        </w:tc>
        <w:tc>
          <w:tcPr>
            <w:tcW w:w="290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1156C" w14:textId="6DF0B3CA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55</w:t>
            </w:r>
          </w:p>
        </w:tc>
        <w:tc>
          <w:tcPr>
            <w:tcW w:w="289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F9B17" w14:textId="2205FF6B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0.54</w:t>
            </w:r>
          </w:p>
        </w:tc>
      </w:tr>
      <w:tr w:rsidR="009B40F8" w:rsidRPr="00F558C4" w14:paraId="6BD913BD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B62AA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viance</w:t>
            </w:r>
          </w:p>
        </w:tc>
        <w:tc>
          <w:tcPr>
            <w:tcW w:w="290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4D46C" w14:textId="28CC820D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83104.28</w:t>
            </w:r>
          </w:p>
        </w:tc>
        <w:tc>
          <w:tcPr>
            <w:tcW w:w="289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603B5" w14:textId="5B24759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32101.03</w:t>
            </w:r>
          </w:p>
        </w:tc>
      </w:tr>
      <w:tr w:rsidR="009B40F8" w:rsidRPr="00F558C4" w14:paraId="379B6F4B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72377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IC</w:t>
            </w:r>
          </w:p>
        </w:tc>
        <w:tc>
          <w:tcPr>
            <w:tcW w:w="290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82BA0" w14:textId="0B74328E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83144.3</w:t>
            </w:r>
          </w:p>
        </w:tc>
        <w:tc>
          <w:tcPr>
            <w:tcW w:w="289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E7716" w14:textId="20C06499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32165</w:t>
            </w:r>
          </w:p>
        </w:tc>
      </w:tr>
      <w:tr w:rsidR="009B40F8" w:rsidRPr="00F558C4" w14:paraId="06866DD0" w14:textId="77777777" w:rsidTr="009B40F8">
        <w:trPr>
          <w:trHeight w:val="300"/>
        </w:trPr>
        <w:tc>
          <w:tcPr>
            <w:tcW w:w="3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096417" w14:textId="77777777" w:rsidR="009B40F8" w:rsidRPr="00F558C4" w:rsidRDefault="009B40F8" w:rsidP="009B40F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F558C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IC</w:t>
            </w:r>
          </w:p>
        </w:tc>
        <w:tc>
          <w:tcPr>
            <w:tcW w:w="290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51AA03" w14:textId="61E89A83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83311.8</w:t>
            </w:r>
          </w:p>
        </w:tc>
        <w:tc>
          <w:tcPr>
            <w:tcW w:w="289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3FEE6" w14:textId="0FDFF848" w:rsidR="009B40F8" w:rsidRPr="009B40F8" w:rsidRDefault="009B40F8" w:rsidP="009B40F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B40F8">
              <w:rPr>
                <w:rFonts w:ascii="Times New Roman" w:hAnsi="Times New Roman" w:cs="Times New Roman"/>
                <w:sz w:val="20"/>
                <w:szCs w:val="20"/>
              </w:rPr>
              <w:t>132422.9</w:t>
            </w:r>
          </w:p>
        </w:tc>
      </w:tr>
    </w:tbl>
    <w:p w14:paraId="35CCBDA5" w14:textId="7E91D186" w:rsidR="00E316B7" w:rsidRDefault="00F5192A" w:rsidP="00E316B7">
      <w:pPr>
        <w:rPr>
          <w:rFonts w:ascii="Calibri" w:eastAsia="Times New Roman" w:hAnsi="Calibri" w:cs="Times New Roman"/>
          <w:lang w:eastAsia="en-GB"/>
        </w:rPr>
      </w:pPr>
      <w:r w:rsidRPr="00F558C4"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="00350B88">
        <w:rPr>
          <w:rFonts w:ascii="Times New Roman" w:hAnsi="Times New Roman" w:cs="Times New Roman"/>
          <w:sz w:val="24"/>
          <w:szCs w:val="24"/>
        </w:rPr>
        <w:t>5</w:t>
      </w:r>
      <w:r w:rsidRPr="00F558C4">
        <w:rPr>
          <w:rFonts w:ascii="Times New Roman" w:hAnsi="Times New Roman" w:cs="Times New Roman"/>
          <w:sz w:val="24"/>
          <w:szCs w:val="24"/>
        </w:rPr>
        <w:t>. Sensitivity analysis of full regression coefficients and variances for the unadjusted and adjusted</w:t>
      </w:r>
      <w:r w:rsidR="000B5A48">
        <w:rPr>
          <w:rFonts w:ascii="Times New Roman" w:hAnsi="Times New Roman" w:cs="Times New Roman"/>
          <w:sz w:val="24"/>
          <w:szCs w:val="24"/>
        </w:rPr>
        <w:t xml:space="preserve"> cubic</w:t>
      </w:r>
      <w:r w:rsidRPr="00F558C4">
        <w:rPr>
          <w:rFonts w:ascii="Times New Roman" w:hAnsi="Times New Roman" w:cs="Times New Roman"/>
          <w:sz w:val="24"/>
          <w:szCs w:val="24"/>
        </w:rPr>
        <w:t xml:space="preserve"> models with at least </w:t>
      </w:r>
      <w:r w:rsidR="009B40F8">
        <w:rPr>
          <w:rFonts w:ascii="Times New Roman" w:hAnsi="Times New Roman" w:cs="Times New Roman"/>
          <w:sz w:val="24"/>
          <w:szCs w:val="24"/>
        </w:rPr>
        <w:t>4</w:t>
      </w:r>
      <w:r w:rsidRPr="00F558C4">
        <w:rPr>
          <w:rFonts w:ascii="Times New Roman" w:hAnsi="Times New Roman" w:cs="Times New Roman"/>
          <w:sz w:val="24"/>
          <w:szCs w:val="24"/>
        </w:rPr>
        <w:t xml:space="preserve"> measurements of SMFQ.</w:t>
      </w:r>
    </w:p>
    <w:p w14:paraId="0390E71B" w14:textId="77777777" w:rsidR="00E316B7" w:rsidRDefault="00E316B7" w:rsidP="00E316B7">
      <w:pPr>
        <w:rPr>
          <w:rFonts w:ascii="Calibri" w:eastAsia="Times New Roman" w:hAnsi="Calibri" w:cs="Times New Roman"/>
          <w:lang w:eastAsia="en-GB"/>
        </w:rPr>
        <w:sectPr w:rsidR="00E316B7" w:rsidSect="009C2653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8E84BE8" w14:textId="19FDCC92" w:rsidR="00E316B7" w:rsidRDefault="00E316B7" w:rsidP="00E316B7">
      <w:r>
        <w:lastRenderedPageBreak/>
        <w:fldChar w:fldCharType="begin"/>
      </w:r>
      <w:r>
        <w:instrText xml:space="preserve"> LINK </w:instrText>
      </w:r>
      <w:r w:rsidR="00D6460C">
        <w:instrText xml:space="preserve">Excel.Sheet.12 "\\\\ads.bris.ac.uk\\filestore\\myfiles\\staff8\\ak12982\\Desktop\\Trajectories of depressive symptoms paper\\Depression trajectories for paper.xlsx" "Table 3!R1C1:R14C9" </w:instrText>
      </w:r>
      <w:r>
        <w:instrText xml:space="preserve">\a \f 4 \h  \* MERGEFORMAT </w:instrText>
      </w:r>
      <w:r>
        <w:fldChar w:fldCharType="separate"/>
      </w:r>
    </w:p>
    <w:tbl>
      <w:tblPr>
        <w:tblW w:w="14601" w:type="dxa"/>
        <w:tblLook w:val="04A0" w:firstRow="1" w:lastRow="0" w:firstColumn="1" w:lastColumn="0" w:noHBand="0" w:noVBand="1"/>
      </w:tblPr>
      <w:tblGrid>
        <w:gridCol w:w="2349"/>
        <w:gridCol w:w="1762"/>
        <w:gridCol w:w="1762"/>
        <w:gridCol w:w="1762"/>
        <w:gridCol w:w="1028"/>
        <w:gridCol w:w="224"/>
        <w:gridCol w:w="1461"/>
        <w:gridCol w:w="1662"/>
        <w:gridCol w:w="1598"/>
        <w:gridCol w:w="993"/>
      </w:tblGrid>
      <w:tr w:rsidR="00E316B7" w:rsidRPr="000B4251" w14:paraId="0F1B8066" w14:textId="77777777" w:rsidTr="00E316B7">
        <w:trPr>
          <w:trHeight w:val="307"/>
        </w:trPr>
        <w:tc>
          <w:tcPr>
            <w:tcW w:w="23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4BDB9" w14:textId="77777777" w:rsidR="00E316B7" w:rsidRPr="000B4251" w:rsidRDefault="00E316B7" w:rsidP="00E316B7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0B4251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6538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DF561E" w14:textId="4FD8AC21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Unadjusted (n=9</w:t>
            </w:r>
            <w:r w:rsidR="0054314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01)</w:t>
            </w:r>
          </w:p>
        </w:tc>
        <w:tc>
          <w:tcPr>
            <w:tcW w:w="5714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F7BD06" w14:textId="465054B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djusted (n=6</w:t>
            </w:r>
            <w:r w:rsidR="0054314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97)</w:t>
            </w:r>
          </w:p>
        </w:tc>
      </w:tr>
      <w:tr w:rsidR="00E316B7" w:rsidRPr="000B4251" w14:paraId="481D96CE" w14:textId="77777777" w:rsidTr="00E316B7">
        <w:trPr>
          <w:trHeight w:val="307"/>
        </w:trPr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198E24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6EC0B0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Males</w:t>
            </w:r>
          </w:p>
        </w:tc>
        <w:tc>
          <w:tcPr>
            <w:tcW w:w="1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E2EFF6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Females</w:t>
            </w:r>
          </w:p>
        </w:tc>
        <w:tc>
          <w:tcPr>
            <w:tcW w:w="1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1C89E8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ifference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E36571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p-value</w:t>
            </w:r>
          </w:p>
        </w:tc>
        <w:tc>
          <w:tcPr>
            <w:tcW w:w="168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B789EC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Males</w:t>
            </w:r>
          </w:p>
        </w:tc>
        <w:tc>
          <w:tcPr>
            <w:tcW w:w="1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3315D3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Females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D9197D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ifference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B3C871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p-value</w:t>
            </w:r>
          </w:p>
        </w:tc>
      </w:tr>
      <w:tr w:rsidR="00E316B7" w:rsidRPr="000B4251" w14:paraId="1CFDE43B" w14:textId="77777777" w:rsidTr="00543148">
        <w:trPr>
          <w:trHeight w:val="307"/>
        </w:trPr>
        <w:tc>
          <w:tcPr>
            <w:tcW w:w="234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2F2B23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Intercept term for SMFQ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6B06F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.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B808B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.7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F35C0" w14:textId="5E9D20F1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.</w:t>
            </w:r>
            <w:r w:rsidR="0096167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9)</w:t>
            </w:r>
          </w:p>
        </w:tc>
        <w:tc>
          <w:tcPr>
            <w:tcW w:w="102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DFE42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  <w:tc>
          <w:tcPr>
            <w:tcW w:w="16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01F51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.99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1)</w:t>
            </w:r>
          </w:p>
        </w:tc>
        <w:tc>
          <w:tcPr>
            <w:tcW w:w="1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E2B4A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.9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1)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F6695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99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1)</w:t>
            </w:r>
          </w:p>
        </w:tc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F64E2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</w:tr>
      <w:tr w:rsidR="00E316B7" w:rsidRPr="000B4251" w14:paraId="121F2EE4" w14:textId="77777777" w:rsidTr="00543148">
        <w:trPr>
          <w:trHeight w:val="307"/>
        </w:trPr>
        <w:tc>
          <w:tcPr>
            <w:tcW w:w="2349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2972C4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4A00B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4.43, 4.7]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CB3D8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6.57, 6.83]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C2408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.95, 2.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028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6F3A72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6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204B3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3.775, 4.218]</w:t>
            </w:r>
          </w:p>
        </w:tc>
        <w:tc>
          <w:tcPr>
            <w:tcW w:w="1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B2656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5.77, 6.20]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A8CE0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.77, 2.21]</w:t>
            </w:r>
          </w:p>
        </w:tc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1B7333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  <w:tr w:rsidR="00E316B7" w:rsidRPr="000B4251" w14:paraId="3E94FDD4" w14:textId="77777777" w:rsidTr="00E316B7">
        <w:trPr>
          <w:trHeight w:val="307"/>
        </w:trPr>
        <w:tc>
          <w:tcPr>
            <w:tcW w:w="234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569F9E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Linear term for SMFQ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6527C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2)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7099B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49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2)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85FBE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3)</w:t>
            </w:r>
          </w:p>
        </w:tc>
        <w:tc>
          <w:tcPr>
            <w:tcW w:w="102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DE419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  <w:tc>
          <w:tcPr>
            <w:tcW w:w="16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47863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379 (.027)</w:t>
            </w:r>
          </w:p>
        </w:tc>
        <w:tc>
          <w:tcPr>
            <w:tcW w:w="1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B37A0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19772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3 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BAB3B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</w:tr>
      <w:tr w:rsidR="00E316B7" w:rsidRPr="000B4251" w14:paraId="4BF273E8" w14:textId="77777777" w:rsidTr="00543148">
        <w:trPr>
          <w:trHeight w:val="307"/>
        </w:trPr>
        <w:tc>
          <w:tcPr>
            <w:tcW w:w="2349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DA908B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81F3A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31, 0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2E24B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45, 0.53]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01238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0.19]</w:t>
            </w:r>
          </w:p>
        </w:tc>
        <w:tc>
          <w:tcPr>
            <w:tcW w:w="1028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B79FF2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6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FEA32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326, 0.433]</w:t>
            </w:r>
          </w:p>
        </w:tc>
        <w:tc>
          <w:tcPr>
            <w:tcW w:w="1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84D7E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0.56]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19FA1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0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E5E0EB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  <w:tr w:rsidR="00E316B7" w:rsidRPr="000B4251" w14:paraId="07142EF3" w14:textId="77777777" w:rsidTr="00543148">
        <w:trPr>
          <w:trHeight w:val="307"/>
        </w:trPr>
        <w:tc>
          <w:tcPr>
            <w:tcW w:w="234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5571A2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uadratic term for SMFQ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53255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1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02)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8E8F5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0.002)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DBF11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5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03)</w:t>
            </w:r>
          </w:p>
        </w:tc>
        <w:tc>
          <w:tcPr>
            <w:tcW w:w="102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7D4A2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  <w:tc>
          <w:tcPr>
            <w:tcW w:w="16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4FC3B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13 (.003)</w:t>
            </w:r>
          </w:p>
        </w:tc>
        <w:tc>
          <w:tcPr>
            <w:tcW w:w="1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D31CF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0.003)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CABE3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5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04)</w:t>
            </w:r>
          </w:p>
        </w:tc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B0D91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</w:tr>
      <w:tr w:rsidR="00E316B7" w:rsidRPr="000B4251" w14:paraId="72186757" w14:textId="77777777" w:rsidTr="00543148">
        <w:trPr>
          <w:trHeight w:val="307"/>
        </w:trPr>
        <w:tc>
          <w:tcPr>
            <w:tcW w:w="2349" w:type="dxa"/>
            <w:vMerge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C59C764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31A21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008, 0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7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E0C74" w14:textId="3E7BE394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-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-0.0</w:t>
            </w:r>
            <w:r w:rsidR="00DE793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7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074EA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028" w:type="dxa"/>
            <w:vMerge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4D20662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68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B9B1F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008, 0.018]</w:t>
            </w:r>
          </w:p>
        </w:tc>
        <w:tc>
          <w:tcPr>
            <w:tcW w:w="16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AAC9B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-0.04, -0.032]</w:t>
            </w:r>
          </w:p>
        </w:tc>
        <w:tc>
          <w:tcPr>
            <w:tcW w:w="15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CA6EE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04, 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993" w:type="dxa"/>
            <w:vMerge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66CAC3C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  <w:tr w:rsidR="00E316B7" w:rsidRPr="000B4251" w14:paraId="4F32F84F" w14:textId="77777777" w:rsidTr="00E316B7">
        <w:trPr>
          <w:trHeight w:val="307"/>
        </w:trPr>
        <w:tc>
          <w:tcPr>
            <w:tcW w:w="234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163E0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ubic term for SMFQ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1582D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0.007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01)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07AFC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001)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AD7B5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02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01)</w:t>
            </w:r>
          </w:p>
        </w:tc>
        <w:tc>
          <w:tcPr>
            <w:tcW w:w="102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22380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4</w:t>
            </w:r>
          </w:p>
        </w:tc>
        <w:tc>
          <w:tcPr>
            <w:tcW w:w="16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8E327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0.007 (.001)</w:t>
            </w:r>
          </w:p>
        </w:tc>
        <w:tc>
          <w:tcPr>
            <w:tcW w:w="1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F408A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01)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B9ACB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01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01)</w:t>
            </w:r>
          </w:p>
        </w:tc>
        <w:tc>
          <w:tcPr>
            <w:tcW w:w="993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0E1B1E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</w:p>
        </w:tc>
      </w:tr>
      <w:tr w:rsidR="00E316B7" w:rsidRPr="000B4251" w14:paraId="2A23EA7B" w14:textId="77777777" w:rsidTr="00E316B7">
        <w:trPr>
          <w:trHeight w:val="307"/>
        </w:trPr>
        <w:tc>
          <w:tcPr>
            <w:tcW w:w="234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16CC132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3C8B7B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-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-0.006]</w:t>
            </w:r>
          </w:p>
        </w:tc>
        <w:tc>
          <w:tcPr>
            <w:tcW w:w="1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BFD250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-0.0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-0.004]</w:t>
            </w:r>
          </w:p>
        </w:tc>
        <w:tc>
          <w:tcPr>
            <w:tcW w:w="17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F41ECE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0001, 0.003]</w:t>
            </w:r>
          </w:p>
        </w:tc>
        <w:tc>
          <w:tcPr>
            <w:tcW w:w="1028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E4E9337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68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72584E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-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-0.006]</w:t>
            </w:r>
          </w:p>
        </w:tc>
        <w:tc>
          <w:tcPr>
            <w:tcW w:w="1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B29270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-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-0.004]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A88DF5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425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0001, 0.003]</w:t>
            </w: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E5ABD7A" w14:textId="77777777" w:rsidR="00E316B7" w:rsidRPr="000B4251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</w:tbl>
    <w:p w14:paraId="3EE73F95" w14:textId="5517B6E1" w:rsidR="00E316B7" w:rsidRPr="00F56089" w:rsidRDefault="00E316B7" w:rsidP="00E316B7">
      <w:pPr>
        <w:tabs>
          <w:tab w:val="left" w:pos="975"/>
        </w:tabs>
        <w:rPr>
          <w:rFonts w:ascii="Times New Roman" w:hAnsi="Times New Roman" w:cs="Times New Roman"/>
        </w:rPr>
        <w:sectPr w:rsidR="00E316B7" w:rsidRPr="00F56089" w:rsidSect="00E316B7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  <w:r>
        <w:rPr>
          <w:rFonts w:ascii="Times New Roman" w:hAnsi="Times New Roman" w:cs="Times New Roman"/>
        </w:rPr>
        <w:fldChar w:fldCharType="end"/>
      </w:r>
      <w:r w:rsidR="00A075A6" w:rsidRPr="00F558C4">
        <w:rPr>
          <w:rFonts w:ascii="Times New Roman" w:hAnsi="Times New Roman" w:cs="Times New Roman"/>
          <w:sz w:val="24"/>
          <w:szCs w:val="24"/>
        </w:rPr>
        <w:t>Supplementary</w:t>
      </w:r>
      <w:r w:rsidR="00A075A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able </w:t>
      </w:r>
      <w:r w:rsidR="00350B88">
        <w:rPr>
          <w:rFonts w:ascii="Times New Roman" w:hAnsi="Times New Roman" w:cs="Times New Roman"/>
        </w:rPr>
        <w:t>6</w:t>
      </w:r>
      <w:r>
        <w:rPr>
          <w:rFonts w:ascii="Times New Roman" w:hAnsi="Times New Roman" w:cs="Times New Roman"/>
        </w:rPr>
        <w:t xml:space="preserve">. </w:t>
      </w:r>
      <w:r w:rsidRPr="0018044B">
        <w:rPr>
          <w:rFonts w:ascii="Times New Roman" w:hAnsi="Times New Roman" w:cs="Times New Roman"/>
        </w:rPr>
        <w:t xml:space="preserve">Comparing </w:t>
      </w:r>
      <w:r>
        <w:rPr>
          <w:rFonts w:ascii="Times New Roman" w:hAnsi="Times New Roman" w:cs="Times New Roman"/>
        </w:rPr>
        <w:t xml:space="preserve">parameter estimates and </w:t>
      </w:r>
      <w:r w:rsidRPr="0018044B">
        <w:rPr>
          <w:rFonts w:ascii="Times New Roman" w:hAnsi="Times New Roman" w:cs="Times New Roman"/>
        </w:rPr>
        <w:t xml:space="preserve">trajectories </w:t>
      </w:r>
      <w:r w:rsidR="000B5A48">
        <w:rPr>
          <w:rFonts w:ascii="Times New Roman" w:hAnsi="Times New Roman" w:cs="Times New Roman"/>
        </w:rPr>
        <w:t>from</w:t>
      </w:r>
      <w:r w:rsidRPr="0018044B">
        <w:rPr>
          <w:rFonts w:ascii="Times New Roman" w:hAnsi="Times New Roman" w:cs="Times New Roman"/>
        </w:rPr>
        <w:t xml:space="preserve"> the unadjusted and adjusted </w:t>
      </w:r>
      <w:r w:rsidR="000B5A48">
        <w:rPr>
          <w:rFonts w:ascii="Times New Roman" w:hAnsi="Times New Roman" w:cs="Times New Roman"/>
        </w:rPr>
        <w:t xml:space="preserve">cubic </w:t>
      </w:r>
      <w:r w:rsidRPr="0018044B">
        <w:rPr>
          <w:rFonts w:ascii="Times New Roman" w:hAnsi="Times New Roman" w:cs="Times New Roman"/>
        </w:rPr>
        <w:t xml:space="preserve">models. The intercept was </w:t>
      </w:r>
      <w:proofErr w:type="spellStart"/>
      <w:r w:rsidRPr="0018044B">
        <w:rPr>
          <w:rFonts w:ascii="Times New Roman" w:hAnsi="Times New Roman" w:cs="Times New Roman"/>
        </w:rPr>
        <w:t>centered</w:t>
      </w:r>
      <w:proofErr w:type="spellEnd"/>
      <w:r w:rsidRPr="0018044B">
        <w:rPr>
          <w:rFonts w:ascii="Times New Roman" w:hAnsi="Times New Roman" w:cs="Times New Roman"/>
        </w:rPr>
        <w:t xml:space="preserve"> to age 16 for interpretability. </w:t>
      </w:r>
      <w:r>
        <w:rPr>
          <w:rFonts w:ascii="Times New Roman" w:hAnsi="Times New Roman" w:cs="Times New Roman"/>
        </w:rPr>
        <w:t>The differences between each term were calculated as follows: the intercept term for male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</m:oMath>
      <w:r>
        <w:rPr>
          <w:rFonts w:ascii="Times New Roman" w:hAnsi="Times New Roman" w:cs="Times New Roman"/>
        </w:rPr>
        <w:t xml:space="preserve">) </w:t>
      </w:r>
      <w:r w:rsidRPr="000B4251">
        <w:rPr>
          <w:rFonts w:ascii="Times New Roman" w:hAnsi="Times New Roman" w:cs="Times New Roman"/>
          <w:i/>
        </w:rPr>
        <w:t>minus</w:t>
      </w:r>
      <w:r>
        <w:rPr>
          <w:rFonts w:ascii="Times New Roman" w:hAnsi="Times New Roman" w:cs="Times New Roman"/>
        </w:rPr>
        <w:t xml:space="preserve"> the intercept term for female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4</m:t>
            </m:r>
          </m:sub>
        </m:sSub>
      </m:oMath>
      <w:r>
        <w:rPr>
          <w:rFonts w:ascii="Times New Roman" w:hAnsi="Times New Roman" w:cs="Times New Roman"/>
        </w:rPr>
        <w:t>), the linear term for male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>
        <w:rPr>
          <w:rFonts w:ascii="Times New Roman" w:hAnsi="Times New Roman" w:cs="Times New Roman"/>
        </w:rPr>
        <w:t xml:space="preserve">) </w:t>
      </w:r>
      <w:r w:rsidRPr="000B4251">
        <w:rPr>
          <w:rFonts w:ascii="Times New Roman" w:hAnsi="Times New Roman" w:cs="Times New Roman"/>
          <w:i/>
        </w:rPr>
        <w:t>minus</w:t>
      </w:r>
      <w:r>
        <w:rPr>
          <w:rFonts w:ascii="Times New Roman" w:hAnsi="Times New Roman" w:cs="Times New Roman"/>
        </w:rPr>
        <w:t xml:space="preserve"> the linear term for female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5</m:t>
            </m:r>
          </m:sub>
        </m:sSub>
      </m:oMath>
      <w:r>
        <w:rPr>
          <w:rFonts w:ascii="Times New Roman" w:hAnsi="Times New Roman" w:cs="Times New Roman"/>
        </w:rPr>
        <w:t>), the quadratic term for male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</m:oMath>
      <w:r>
        <w:rPr>
          <w:rFonts w:ascii="Times New Roman" w:hAnsi="Times New Roman" w:cs="Times New Roman"/>
        </w:rPr>
        <w:t xml:space="preserve">) </w:t>
      </w:r>
      <w:r w:rsidRPr="000B4251">
        <w:rPr>
          <w:rFonts w:ascii="Times New Roman" w:hAnsi="Times New Roman" w:cs="Times New Roman"/>
          <w:i/>
        </w:rPr>
        <w:t>minus</w:t>
      </w:r>
      <w:r>
        <w:rPr>
          <w:rFonts w:ascii="Times New Roman" w:hAnsi="Times New Roman" w:cs="Times New Roman"/>
        </w:rPr>
        <w:t xml:space="preserve"> the quadratic term for female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6</m:t>
            </m:r>
          </m:sub>
        </m:sSub>
      </m:oMath>
      <w:r>
        <w:rPr>
          <w:rFonts w:ascii="Times New Roman" w:hAnsi="Times New Roman" w:cs="Times New Roman"/>
        </w:rPr>
        <w:t>),</w:t>
      </w:r>
      <w:r w:rsidRPr="001760D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 cubic term for male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3</m:t>
            </m:r>
          </m:sub>
        </m:sSub>
      </m:oMath>
      <w:r>
        <w:rPr>
          <w:rFonts w:ascii="Times New Roman" w:hAnsi="Times New Roman" w:cs="Times New Roman"/>
        </w:rPr>
        <w:t xml:space="preserve">) </w:t>
      </w:r>
      <w:r w:rsidRPr="000B4251">
        <w:rPr>
          <w:rFonts w:ascii="Times New Roman" w:hAnsi="Times New Roman" w:cs="Times New Roman"/>
          <w:i/>
        </w:rPr>
        <w:t>minus</w:t>
      </w:r>
      <w:r>
        <w:rPr>
          <w:rFonts w:ascii="Times New Roman" w:hAnsi="Times New Roman" w:cs="Times New Roman"/>
        </w:rPr>
        <w:t xml:space="preserve"> the cubic term for female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3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7</m:t>
            </m:r>
          </m:sub>
        </m:sSub>
      </m:oMath>
      <w:r>
        <w:rPr>
          <w:rFonts w:ascii="Times New Roman" w:hAnsi="Times New Roman" w:cs="Times New Roman"/>
        </w:rPr>
        <w:t xml:space="preserve">). </w:t>
      </w:r>
      <w:r w:rsidRPr="0018044B">
        <w:rPr>
          <w:rFonts w:ascii="Times New Roman" w:hAnsi="Times New Roman" w:cs="Times New Roman"/>
        </w:rPr>
        <w:t>Standard errors are given in (parenthesis), 95% confidence intervals are given in [parenthesis].</w:t>
      </w:r>
    </w:p>
    <w:tbl>
      <w:tblPr>
        <w:tblW w:w="14934" w:type="dxa"/>
        <w:tblLook w:val="04A0" w:firstRow="1" w:lastRow="0" w:firstColumn="1" w:lastColumn="0" w:noHBand="0" w:noVBand="1"/>
      </w:tblPr>
      <w:tblGrid>
        <w:gridCol w:w="2552"/>
        <w:gridCol w:w="1843"/>
        <w:gridCol w:w="1701"/>
        <w:gridCol w:w="1559"/>
        <w:gridCol w:w="992"/>
        <w:gridCol w:w="1701"/>
        <w:gridCol w:w="1843"/>
        <w:gridCol w:w="1559"/>
        <w:gridCol w:w="1184"/>
      </w:tblGrid>
      <w:tr w:rsidR="00E316B7" w:rsidRPr="00F56089" w14:paraId="65F75B7F" w14:textId="77777777" w:rsidTr="00E316B7">
        <w:trPr>
          <w:trHeight w:val="313"/>
        </w:trPr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82A82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</w:p>
        </w:tc>
        <w:tc>
          <w:tcPr>
            <w:tcW w:w="6095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138B3B" w14:textId="12CECB72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Unadjusted (n=9</w:t>
            </w:r>
            <w:r w:rsidR="0054314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01)</w:t>
            </w:r>
          </w:p>
        </w:tc>
        <w:tc>
          <w:tcPr>
            <w:tcW w:w="628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D10D47" w14:textId="225F9B86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djusted (n=6</w:t>
            </w:r>
            <w:r w:rsidR="0054314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97)</w:t>
            </w:r>
          </w:p>
        </w:tc>
      </w:tr>
      <w:tr w:rsidR="00E316B7" w:rsidRPr="00F56089" w14:paraId="3529CB36" w14:textId="77777777" w:rsidTr="00E316B7">
        <w:trPr>
          <w:trHeight w:val="313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7DF6E5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758E47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Male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E00086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Female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810080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ifferenc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FD1707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p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valu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929EF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Male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7A66C0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Female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C4C50B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ifference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C8030D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p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value</w:t>
            </w:r>
          </w:p>
        </w:tc>
      </w:tr>
      <w:tr w:rsidR="00E316B7" w:rsidRPr="00F56089" w14:paraId="372351E7" w14:textId="77777777" w:rsidTr="00543148">
        <w:trPr>
          <w:trHeight w:val="313"/>
        </w:trPr>
        <w:tc>
          <w:tcPr>
            <w:tcW w:w="25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65A704" w14:textId="77777777" w:rsidR="00E316B7" w:rsidRPr="00F56089" w:rsidRDefault="00E316B7" w:rsidP="00E316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ge of Peak Velocity in SMFQ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C51A79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6.36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955B84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.51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32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E49C57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.8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E70BA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474F1D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6.44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B2C036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.66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84A5B1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.7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37)</w:t>
            </w:r>
          </w:p>
        </w:tc>
        <w:tc>
          <w:tcPr>
            <w:tcW w:w="11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55B7A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</w:tr>
      <w:tr w:rsidR="00E316B7" w:rsidRPr="00F56089" w14:paraId="3A01D04E" w14:textId="77777777" w:rsidTr="00543148">
        <w:trPr>
          <w:trHeight w:val="313"/>
        </w:trPr>
        <w:tc>
          <w:tcPr>
            <w:tcW w:w="255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09EB0D" w14:textId="77777777" w:rsidR="00E316B7" w:rsidRPr="00F56089" w:rsidRDefault="00E316B7" w:rsidP="00E316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8B2D49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6.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16.55]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552202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2.8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14.14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06946C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2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3.51]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78CA14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ED28BF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6.21, 16.67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410C2B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2.9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14.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7C8CEF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2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3.51]</w:t>
            </w:r>
          </w:p>
        </w:tc>
        <w:tc>
          <w:tcPr>
            <w:tcW w:w="1184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379952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  <w:tr w:rsidR="00E316B7" w:rsidRPr="00F56089" w14:paraId="3540C2E2" w14:textId="77777777" w:rsidTr="00E316B7">
        <w:trPr>
          <w:trHeight w:val="313"/>
        </w:trPr>
        <w:tc>
          <w:tcPr>
            <w:tcW w:w="25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1214A" w14:textId="77777777" w:rsidR="00E316B7" w:rsidRPr="00F56089" w:rsidRDefault="00E316B7" w:rsidP="00E316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ge of Maximum SMFQ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715BC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.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599EE5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9.61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5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31899D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8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91E61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1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8F60FA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.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8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884CD4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9.68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58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F86470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99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1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20D9A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</w:p>
        </w:tc>
      </w:tr>
      <w:tr w:rsidR="00E316B7" w:rsidRPr="00F56089" w14:paraId="3507DFA8" w14:textId="77777777" w:rsidTr="00543148">
        <w:trPr>
          <w:trHeight w:val="313"/>
        </w:trPr>
        <w:tc>
          <w:tcPr>
            <w:tcW w:w="255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812E33" w14:textId="77777777" w:rsidR="00E316B7" w:rsidRPr="00F56089" w:rsidRDefault="00E316B7" w:rsidP="00E316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D602B0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20.14, 20.69]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320191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8.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20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72D32B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-0.2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1.8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1BFB01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91BCD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20.32, 21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2C310F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8.54, 20.82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62DF04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-0.2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2.2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184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12A31A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  <w:tr w:rsidR="00E316B7" w:rsidRPr="00F56089" w14:paraId="4D9FFA1A" w14:textId="77777777" w:rsidTr="00543148">
        <w:trPr>
          <w:trHeight w:val="313"/>
        </w:trPr>
        <w:tc>
          <w:tcPr>
            <w:tcW w:w="25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C0740" w14:textId="77777777" w:rsidR="00E316B7" w:rsidRPr="00F56089" w:rsidRDefault="00E316B7" w:rsidP="00E316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MFQ at Peak Velocity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4EE635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.76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E275CB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.42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6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CDAE03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66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96495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B48A83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.2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328A05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.77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12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E5D821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1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13CA3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</w:tr>
      <w:tr w:rsidR="00E316B7" w:rsidRPr="00F56089" w14:paraId="065A2988" w14:textId="77777777" w:rsidTr="00543148">
        <w:trPr>
          <w:trHeight w:val="313"/>
        </w:trPr>
        <w:tc>
          <w:tcPr>
            <w:tcW w:w="255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4A9CD4" w14:textId="77777777" w:rsidR="00E316B7" w:rsidRPr="00F56089" w:rsidRDefault="00E316B7" w:rsidP="00E316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6F1B47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4.62, 4.91]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763759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5.30, 5.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365942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47, 0.8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0AF034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ADA959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4.01, 4.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4691FC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4.54, 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5B6030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0.7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184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860427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  <w:tr w:rsidR="00E316B7" w:rsidRPr="00F56089" w14:paraId="299488D6" w14:textId="77777777" w:rsidTr="00E316B7">
        <w:trPr>
          <w:trHeight w:val="313"/>
        </w:trPr>
        <w:tc>
          <w:tcPr>
            <w:tcW w:w="255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BF80652" w14:textId="77777777" w:rsidR="00E316B7" w:rsidRPr="00F56089" w:rsidRDefault="00E316B7" w:rsidP="00E316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MFQ at Maximum Poin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174F4F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.7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A432B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.7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FFAEAD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9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4DCE576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5BA5B2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.33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3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F0A8F5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8E8C41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7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16)</w:t>
            </w:r>
          </w:p>
        </w:tc>
        <w:tc>
          <w:tcPr>
            <w:tcW w:w="118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9A77DDD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</w:tr>
      <w:tr w:rsidR="00E316B7" w:rsidRPr="00F56089" w14:paraId="14EF52D9" w14:textId="77777777" w:rsidTr="00E316B7">
        <w:trPr>
          <w:trHeight w:val="313"/>
        </w:trPr>
        <w:tc>
          <w:tcPr>
            <w:tcW w:w="255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425255D4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BB388EB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5.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5.9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1989695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7.52, 7.8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5D5ABAB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.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2.22]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61279B48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77D0308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5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5.59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1EA16A3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6.81, 7.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731EB1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.41, 2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18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76D3DF9" w14:textId="77777777" w:rsidR="00E316B7" w:rsidRPr="00F56089" w:rsidRDefault="00E316B7" w:rsidP="00E316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</w:tbl>
    <w:p w14:paraId="3C4A1D0F" w14:textId="03248930" w:rsidR="00E316B7" w:rsidRPr="009A4565" w:rsidRDefault="00A075A6" w:rsidP="00E316B7">
      <w:pPr>
        <w:rPr>
          <w:rFonts w:ascii="Times New Roman" w:hAnsi="Times New Roman" w:cs="Times New Roman"/>
        </w:rPr>
      </w:pPr>
      <w:r w:rsidRPr="00F558C4">
        <w:rPr>
          <w:rFonts w:ascii="Times New Roman" w:hAnsi="Times New Roman" w:cs="Times New Roman"/>
          <w:sz w:val="24"/>
          <w:szCs w:val="24"/>
        </w:rPr>
        <w:t>Supplementary</w:t>
      </w:r>
      <w:r w:rsidRPr="00F56089">
        <w:rPr>
          <w:rFonts w:ascii="Times New Roman" w:hAnsi="Times New Roman" w:cs="Times New Roman"/>
        </w:rPr>
        <w:t xml:space="preserve"> </w:t>
      </w:r>
      <w:r w:rsidR="00E316B7" w:rsidRPr="00F56089">
        <w:rPr>
          <w:rFonts w:ascii="Times New Roman" w:hAnsi="Times New Roman" w:cs="Times New Roman"/>
        </w:rPr>
        <w:t xml:space="preserve">Table </w:t>
      </w:r>
      <w:r w:rsidR="00350B88">
        <w:rPr>
          <w:rFonts w:ascii="Times New Roman" w:hAnsi="Times New Roman" w:cs="Times New Roman"/>
        </w:rPr>
        <w:t>7</w:t>
      </w:r>
      <w:r w:rsidR="00E316B7" w:rsidRPr="00F56089">
        <w:rPr>
          <w:rFonts w:ascii="Times New Roman" w:hAnsi="Times New Roman" w:cs="Times New Roman"/>
        </w:rPr>
        <w:t xml:space="preserve">. Calculated features from the trajectories </w:t>
      </w:r>
      <w:r w:rsidR="00065C15">
        <w:rPr>
          <w:rFonts w:ascii="Times New Roman" w:hAnsi="Times New Roman" w:cs="Times New Roman"/>
        </w:rPr>
        <w:t>from</w:t>
      </w:r>
      <w:r w:rsidR="00E316B7" w:rsidRPr="00F56089">
        <w:rPr>
          <w:rFonts w:ascii="Times New Roman" w:hAnsi="Times New Roman" w:cs="Times New Roman"/>
        </w:rPr>
        <w:t xml:space="preserve"> the unadjusted and adjusted</w:t>
      </w:r>
      <w:r w:rsidR="00065C15">
        <w:rPr>
          <w:rFonts w:ascii="Times New Roman" w:hAnsi="Times New Roman" w:cs="Times New Roman"/>
        </w:rPr>
        <w:t xml:space="preserve"> cubic</w:t>
      </w:r>
      <w:r w:rsidR="00E316B7" w:rsidRPr="00F56089">
        <w:rPr>
          <w:rFonts w:ascii="Times New Roman" w:hAnsi="Times New Roman" w:cs="Times New Roman"/>
        </w:rPr>
        <w:t xml:space="preserve"> models. Standard errors are given in (parenthesis), 95% confidence intervals are given in [parenthesis].</w:t>
      </w:r>
    </w:p>
    <w:p w14:paraId="59B14096" w14:textId="36FC2E81" w:rsidR="00E316B7" w:rsidRPr="00E316B7" w:rsidRDefault="00E316B7" w:rsidP="00E316B7">
      <w:pPr>
        <w:rPr>
          <w:rFonts w:ascii="Calibri" w:eastAsia="Times New Roman" w:hAnsi="Calibri" w:cs="Times New Roman"/>
          <w:lang w:eastAsia="en-GB"/>
        </w:rPr>
        <w:sectPr w:rsidR="00E316B7" w:rsidRPr="00E316B7" w:rsidSect="00E316B7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W w:w="14934" w:type="dxa"/>
        <w:tblLook w:val="04A0" w:firstRow="1" w:lastRow="0" w:firstColumn="1" w:lastColumn="0" w:noHBand="0" w:noVBand="1"/>
      </w:tblPr>
      <w:tblGrid>
        <w:gridCol w:w="2552"/>
        <w:gridCol w:w="1843"/>
        <w:gridCol w:w="1701"/>
        <w:gridCol w:w="1559"/>
        <w:gridCol w:w="992"/>
        <w:gridCol w:w="1701"/>
        <w:gridCol w:w="1843"/>
        <w:gridCol w:w="1559"/>
        <w:gridCol w:w="1184"/>
      </w:tblGrid>
      <w:tr w:rsidR="0086221E" w:rsidRPr="00F56089" w14:paraId="2711A419" w14:textId="77777777" w:rsidTr="0086221E">
        <w:trPr>
          <w:trHeight w:val="313"/>
        </w:trPr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45A81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</w:p>
        </w:tc>
        <w:tc>
          <w:tcPr>
            <w:tcW w:w="6095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A0C97A" w14:textId="48DE259E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Unadjusted (n=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="0054314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9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628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5E1328" w14:textId="0D55F23F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djusted (n=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  <w:r w:rsidR="00543148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67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</w:tr>
      <w:tr w:rsidR="0086221E" w:rsidRPr="00F56089" w14:paraId="04C88172" w14:textId="77777777" w:rsidTr="0023439A">
        <w:trPr>
          <w:trHeight w:val="313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AD12042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3CF6142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Male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5D326B8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Female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08169E3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ifferenc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FC80BD9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p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valu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87B4A43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Male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CDCE2A7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Female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0EFF351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ifference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0562B51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GB"/>
              </w:rPr>
              <w:t>p</w:t>
            </w: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value</w:t>
            </w:r>
          </w:p>
        </w:tc>
      </w:tr>
      <w:tr w:rsidR="0086221E" w:rsidRPr="00A26C32" w14:paraId="23C5C9E5" w14:textId="77777777" w:rsidTr="00543148">
        <w:trPr>
          <w:trHeight w:val="313"/>
        </w:trPr>
        <w:tc>
          <w:tcPr>
            <w:tcW w:w="25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1A9CAD" w14:textId="77777777" w:rsidR="0086221E" w:rsidRPr="00F56089" w:rsidRDefault="0086221E" w:rsidP="0086221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ge of Peak Velocity in SMFQ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F96BC7" w14:textId="32A61D3B" w:rsidR="0086221E" w:rsidRPr="006D382B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6.3</w:t>
            </w:r>
            <w:r w:rsidR="006D382B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8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</w:t>
            </w:r>
            <w:r w:rsidR="006D382B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6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A89D88" w14:textId="218C29AA" w:rsidR="0086221E" w:rsidRPr="006D382B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.</w:t>
            </w:r>
            <w:r w:rsidR="006D382B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9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</w:t>
            </w:r>
            <w:r w:rsidR="006D382B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51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B01950" w14:textId="736E1D87" w:rsidR="0086221E" w:rsidRPr="006D382B" w:rsidRDefault="006D382B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  <w:r w:rsidR="0086221E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67</w:t>
            </w:r>
            <w:r w:rsidR="0086221E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64</w:t>
            </w:r>
            <w:r w:rsidR="0086221E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C7E0AA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02A1FE" w14:textId="7280BA13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6.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8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1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4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0D44A6" w14:textId="78662A87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.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02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73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0F50B3" w14:textId="6F6892F8" w:rsidR="0086221E" w:rsidRPr="00A26C32" w:rsidRDefault="0023439A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  <w:r w:rsidR="0086221E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77</w:t>
            </w:r>
            <w:r w:rsidR="0086221E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89</w:t>
            </w:r>
            <w:r w:rsidR="0086221E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1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97A5F1" w14:textId="77777777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</w:tr>
      <w:tr w:rsidR="0086221E" w:rsidRPr="00A26C32" w14:paraId="1F436033" w14:textId="77777777" w:rsidTr="00543148">
        <w:trPr>
          <w:trHeight w:val="313"/>
        </w:trPr>
        <w:tc>
          <w:tcPr>
            <w:tcW w:w="255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DF2AA2" w14:textId="77777777" w:rsidR="0086221E" w:rsidRPr="00F56089" w:rsidRDefault="0086221E" w:rsidP="0086221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737DE5" w14:textId="3C0F78F4" w:rsidR="0086221E" w:rsidRPr="006D382B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6.1</w:t>
            </w:r>
            <w:r w:rsidR="006D382B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16.5</w:t>
            </w:r>
            <w:r w:rsidR="006D382B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B1632E" w14:textId="0DD1F8D0" w:rsidR="0086221E" w:rsidRPr="006D382B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2.</w:t>
            </w:r>
            <w:r w:rsidR="006D382B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6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1</w:t>
            </w:r>
            <w:r w:rsidR="006D382B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.975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369CE7" w14:textId="07278B06" w:rsidR="0086221E" w:rsidRPr="006D382B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2.</w:t>
            </w:r>
            <w:r w:rsidR="006D382B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59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</w:t>
            </w:r>
            <w:r w:rsidR="006D382B"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.176</w:t>
            </w:r>
            <w:r w:rsidRPr="006D382B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2DFE71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871B8E" w14:textId="4AF5DF54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6.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36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1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23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38DCA5" w14:textId="4F34D9DB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2.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5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14.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3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75796A" w14:textId="4265FB5C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2.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9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23439A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35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184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BF9853" w14:textId="77777777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  <w:tr w:rsidR="0086221E" w:rsidRPr="00A26C32" w14:paraId="1BFDC7E8" w14:textId="77777777" w:rsidTr="00D52FEC">
        <w:trPr>
          <w:trHeight w:val="313"/>
        </w:trPr>
        <w:tc>
          <w:tcPr>
            <w:tcW w:w="25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CE5945" w14:textId="77777777" w:rsidR="0086221E" w:rsidRPr="00F56089" w:rsidRDefault="0086221E" w:rsidP="0086221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ge of Maximum SMFQ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43969D" w14:textId="3DD79880" w:rsidR="0086221E" w:rsidRPr="00BF022D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.</w:t>
            </w:r>
            <w:r w:rsidR="00D70CBA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97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14</w:t>
            </w:r>
            <w:r w:rsidR="00D70CBA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5EA43" w14:textId="23149239" w:rsidR="0086221E" w:rsidRPr="00BF022D" w:rsidRDefault="00806885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  <w:r w:rsidR="0086221E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19</w:t>
            </w:r>
            <w:r w:rsidR="0086221E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84</w:t>
            </w:r>
            <w:r w:rsidR="0086221E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28F564" w14:textId="3B750991" w:rsidR="0086221E" w:rsidRPr="00BF022D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</w:t>
            </w:r>
            <w:r w:rsidR="00806885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77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</w:t>
            </w:r>
            <w:r w:rsidR="00806885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01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5ACA48" w14:textId="318CF59E" w:rsidR="0086221E" w:rsidRPr="00BF022D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</w:t>
            </w:r>
            <w:r w:rsidR="00806885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0EF48A" w14:textId="72FD33F8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.</w:t>
            </w:r>
            <w:r w:rsidR="00654F9C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79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1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9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C81772" w14:textId="56987E43" w:rsidR="0086221E" w:rsidRPr="00A26C32" w:rsidRDefault="00A657B7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  <w:r w:rsidR="0086221E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28</w:t>
            </w:r>
            <w:r w:rsidR="0086221E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56</w:t>
            </w:r>
            <w:r w:rsidR="0086221E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382491" w14:textId="1C0F7A3B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51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1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1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DF9257" w14:textId="07DD7474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78</w:t>
            </w:r>
          </w:p>
        </w:tc>
      </w:tr>
      <w:tr w:rsidR="0086221E" w:rsidRPr="00A26C32" w14:paraId="239B54F3" w14:textId="77777777" w:rsidTr="00D52FEC">
        <w:trPr>
          <w:trHeight w:val="313"/>
        </w:trPr>
        <w:tc>
          <w:tcPr>
            <w:tcW w:w="255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EAE0E0" w14:textId="77777777" w:rsidR="0086221E" w:rsidRPr="00F56089" w:rsidRDefault="0086221E" w:rsidP="0086221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C1F5A9" w14:textId="0C027D7F" w:rsidR="0086221E" w:rsidRPr="00BF022D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20.</w:t>
            </w:r>
            <w:r w:rsidR="00D70CBA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1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2</w:t>
            </w:r>
            <w:r w:rsidR="00D70CBA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806885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83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FA356D" w14:textId="444DAD6D" w:rsidR="0086221E" w:rsidRPr="00BF022D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</w:t>
            </w:r>
            <w:r w:rsidR="00806885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806885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79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2</w:t>
            </w:r>
            <w:r w:rsidR="00806885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806885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59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E0790D" w14:textId="6D8B8F65" w:rsidR="0086221E" w:rsidRPr="00BF022D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-</w:t>
            </w:r>
            <w:r w:rsidR="00806885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806885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, 1.</w:t>
            </w:r>
            <w:r w:rsidR="00806885"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91</w:t>
            </w:r>
            <w:r w:rsidRPr="00BF022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90DB7C" w14:textId="77777777" w:rsidR="0086221E" w:rsidRPr="00BF022D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1163D" w14:textId="5BC4D5DC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20.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29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21.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29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FEF51C" w14:textId="6AF255E1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47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2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1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0DE991" w14:textId="5EA43B52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-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6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2.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37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184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C65AEF" w14:textId="77777777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  <w:tr w:rsidR="0086221E" w:rsidRPr="00A26C32" w14:paraId="2A77E53A" w14:textId="77777777" w:rsidTr="00543148">
        <w:trPr>
          <w:trHeight w:val="313"/>
        </w:trPr>
        <w:tc>
          <w:tcPr>
            <w:tcW w:w="255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16A4C1" w14:textId="77777777" w:rsidR="0086221E" w:rsidRPr="00F56089" w:rsidRDefault="0086221E" w:rsidP="0086221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MFQ at Peak Velocity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BB359D" w14:textId="106BA725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.</w:t>
            </w:r>
            <w:r w:rsidR="00BF022D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27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0</w:t>
            </w:r>
            <w:r w:rsidR="00BF022D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049608" w14:textId="50ADB363" w:rsidR="0086221E" w:rsidRPr="007D2259" w:rsidRDefault="00BF022D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="0086221E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</w:t>
            </w:r>
            <w:r w:rsidR="0086221E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06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="0086221E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FCB47A" w14:textId="44DA0822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</w:t>
            </w:r>
            <w:r w:rsidR="00BF022D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69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</w:t>
            </w:r>
            <w:r w:rsidR="00BF022D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6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A4AB05" w14:textId="18619E93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41E4EF" w14:textId="2704860C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.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77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1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7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F8AA6D" w14:textId="35556468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.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64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1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7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AEC5FA" w14:textId="2B5C4FED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86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1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9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1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EDF25F" w14:textId="09DE45B6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</w:t>
            </w:r>
            <w:r w:rsidRPr="00D52FEC">
              <w:rPr>
                <w:rFonts w:ascii="Times New Roman" w:eastAsia="Times New Roman" w:hAnsi="Times New Roman" w:cs="Times New Roman"/>
                <w:color w:val="000000"/>
                <w:shd w:val="clear" w:color="auto" w:fill="DEEAF6" w:themeFill="accent5" w:themeFillTint="33"/>
                <w:lang w:eastAsia="en-GB"/>
              </w:rPr>
              <w:t>00</w:t>
            </w:r>
            <w:r w:rsidR="004F34F5" w:rsidRPr="00D52FEC">
              <w:rPr>
                <w:rFonts w:ascii="Times New Roman" w:eastAsia="Times New Roman" w:hAnsi="Times New Roman" w:cs="Times New Roman"/>
                <w:color w:val="000000"/>
                <w:shd w:val="clear" w:color="auto" w:fill="DEEAF6" w:themeFill="accent5" w:themeFillTint="33"/>
                <w:lang w:eastAsia="en-GB"/>
              </w:rPr>
              <w:t>3</w:t>
            </w:r>
          </w:p>
        </w:tc>
      </w:tr>
      <w:tr w:rsidR="0086221E" w:rsidRPr="00A26C32" w14:paraId="4D050187" w14:textId="77777777" w:rsidTr="00543148">
        <w:trPr>
          <w:trHeight w:val="313"/>
        </w:trPr>
        <w:tc>
          <w:tcPr>
            <w:tcW w:w="2552" w:type="dxa"/>
            <w:vMerge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4A1BD2F" w14:textId="77777777" w:rsidR="0086221E" w:rsidRPr="00F56089" w:rsidRDefault="0086221E" w:rsidP="0086221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BE3891E" w14:textId="7B1FABE7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4.</w:t>
            </w:r>
            <w:r w:rsidR="00BF022D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64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4.</w:t>
            </w:r>
            <w:r w:rsidR="00BF022D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9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31023F5" w14:textId="59C78D63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</w:t>
            </w:r>
            <w:r w:rsidR="00BF022D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.766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5.</w:t>
            </w:r>
            <w:r w:rsidR="00BF022D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26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D404299" w14:textId="0FE8856E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</w:t>
            </w:r>
            <w:r w:rsidR="00BF022D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61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0.</w:t>
            </w:r>
            <w:r w:rsidR="00BF022D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77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992" w:type="dxa"/>
            <w:vMerge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547C433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3E791F" w14:textId="3C9207EF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.928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4.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27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0B974A0" w14:textId="311AB5FB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4.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14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13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5BBFA35" w14:textId="77E9C6E0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0.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3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0.</w:t>
            </w:r>
            <w:r w:rsidR="004F34F5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39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184" w:type="dxa"/>
            <w:vMerge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77ACC86" w14:textId="77777777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  <w:tr w:rsidR="0086221E" w:rsidRPr="00A26C32" w14:paraId="3BD8D064" w14:textId="77777777" w:rsidTr="00D52FEC">
        <w:trPr>
          <w:trHeight w:val="313"/>
        </w:trPr>
        <w:tc>
          <w:tcPr>
            <w:tcW w:w="255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4187182" w14:textId="77777777" w:rsidR="0086221E" w:rsidRPr="007D2259" w:rsidRDefault="0086221E" w:rsidP="0086221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MFQ at Maximum Poin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C75D6B" w14:textId="014F31C1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.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44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1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57BFDE" w14:textId="4F062CB6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.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7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098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6873FF" w14:textId="7C88D381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64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1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9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A37015C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F5608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3C0CDA" w14:textId="186B4AA0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.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58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1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6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C5C64A" w14:textId="7F1C0312" w:rsidR="0086221E" w:rsidRPr="00A26C32" w:rsidRDefault="00A26C32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="0086221E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91</w:t>
            </w:r>
            <w:r w:rsidR="0086221E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1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  <w:r w:rsidR="0086221E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54B61C" w14:textId="65F69ACE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6</w:t>
            </w:r>
            <w:r w:rsidR="00A26C32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.1</w:t>
            </w:r>
            <w:r w:rsidR="00A26C32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1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18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3DB36F8" w14:textId="77777777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lt; 0.001</w:t>
            </w:r>
          </w:p>
        </w:tc>
      </w:tr>
      <w:tr w:rsidR="0086221E" w:rsidRPr="00A26C32" w14:paraId="1231F972" w14:textId="77777777" w:rsidTr="00D52FEC">
        <w:trPr>
          <w:trHeight w:val="313"/>
        </w:trPr>
        <w:tc>
          <w:tcPr>
            <w:tcW w:w="2552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7BF4F65" w14:textId="77777777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155789B" w14:textId="5C4B4488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5.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23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5.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65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700C4DF" w14:textId="7EB7FAEB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7.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15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7.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38D94CC" w14:textId="2D21FE19" w:rsidR="0086221E" w:rsidRPr="007D225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.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71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2.</w:t>
            </w:r>
            <w:r w:rsidR="007D2259"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56</w:t>
            </w:r>
            <w:r w:rsidRPr="007D2259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99244A0" w14:textId="77777777" w:rsidR="0086221E" w:rsidRPr="00F56089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B5FAB41" w14:textId="51DCFD0B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</w:t>
            </w:r>
            <w:r w:rsidR="00A657B7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73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5.5</w:t>
            </w:r>
            <w:r w:rsidR="00A26C32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]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039C3A4" w14:textId="6092B261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6.</w:t>
            </w:r>
            <w:r w:rsidR="00A26C32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27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7.</w:t>
            </w:r>
            <w:r w:rsidR="00A26C32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55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3133B20" w14:textId="5EE4BD55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[1.</w:t>
            </w:r>
            <w:r w:rsidR="00A26C32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98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</w:t>
            </w:r>
            <w:r w:rsidR="00A26C32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9</w:t>
            </w:r>
            <w:r w:rsidR="00A26C32"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8</w:t>
            </w:r>
            <w:r w:rsidRPr="00A26C3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]</w:t>
            </w:r>
          </w:p>
        </w:tc>
        <w:tc>
          <w:tcPr>
            <w:tcW w:w="118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3D01E94" w14:textId="77777777" w:rsidR="0086221E" w:rsidRPr="00A26C32" w:rsidRDefault="0086221E" w:rsidP="008622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</w:tr>
    </w:tbl>
    <w:p w14:paraId="223B50A0" w14:textId="0B7B3A2E" w:rsidR="00B874B3" w:rsidRDefault="002B0ED7" w:rsidP="0086221E">
      <w:pPr>
        <w:rPr>
          <w:rFonts w:ascii="Times New Roman" w:hAnsi="Times New Roman" w:cs="Times New Roman"/>
          <w:sz w:val="24"/>
          <w:szCs w:val="24"/>
        </w:rPr>
      </w:pPr>
      <w:r w:rsidRPr="002B0ED7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86221E" w:rsidRPr="002B0ED7">
        <w:rPr>
          <w:rFonts w:ascii="Times New Roman" w:hAnsi="Times New Roman" w:cs="Times New Roman"/>
          <w:sz w:val="24"/>
          <w:szCs w:val="24"/>
        </w:rPr>
        <w:t xml:space="preserve">Table </w:t>
      </w:r>
      <w:r w:rsidR="00350B88">
        <w:rPr>
          <w:rFonts w:ascii="Times New Roman" w:hAnsi="Times New Roman" w:cs="Times New Roman"/>
          <w:sz w:val="24"/>
          <w:szCs w:val="24"/>
        </w:rPr>
        <w:t>8</w:t>
      </w:r>
      <w:r w:rsidR="0086221E" w:rsidRPr="002B0ED7">
        <w:rPr>
          <w:rFonts w:ascii="Times New Roman" w:hAnsi="Times New Roman" w:cs="Times New Roman"/>
          <w:sz w:val="24"/>
          <w:szCs w:val="24"/>
        </w:rPr>
        <w:t xml:space="preserve">. Calculated features from the trajectories </w:t>
      </w:r>
      <w:r w:rsidR="00065C15">
        <w:rPr>
          <w:rFonts w:ascii="Times New Roman" w:hAnsi="Times New Roman" w:cs="Times New Roman"/>
          <w:sz w:val="24"/>
          <w:szCs w:val="24"/>
        </w:rPr>
        <w:t>from</w:t>
      </w:r>
      <w:r w:rsidR="0086221E" w:rsidRPr="002B0ED7">
        <w:rPr>
          <w:rFonts w:ascii="Times New Roman" w:hAnsi="Times New Roman" w:cs="Times New Roman"/>
          <w:sz w:val="24"/>
          <w:szCs w:val="24"/>
        </w:rPr>
        <w:t xml:space="preserve"> the unadjusted and adjusted </w:t>
      </w:r>
      <w:r w:rsidR="00065C15">
        <w:rPr>
          <w:rFonts w:ascii="Times New Roman" w:hAnsi="Times New Roman" w:cs="Times New Roman"/>
          <w:sz w:val="24"/>
          <w:szCs w:val="24"/>
        </w:rPr>
        <w:t xml:space="preserve">cubic </w:t>
      </w:r>
      <w:r w:rsidR="0086221E" w:rsidRPr="002B0ED7">
        <w:rPr>
          <w:rFonts w:ascii="Times New Roman" w:hAnsi="Times New Roman" w:cs="Times New Roman"/>
          <w:sz w:val="24"/>
          <w:szCs w:val="24"/>
        </w:rPr>
        <w:t>models</w:t>
      </w:r>
      <w:r w:rsidR="00753CE0">
        <w:rPr>
          <w:rFonts w:ascii="Times New Roman" w:hAnsi="Times New Roman" w:cs="Times New Roman"/>
          <w:sz w:val="24"/>
          <w:szCs w:val="24"/>
        </w:rPr>
        <w:t xml:space="preserve"> post sensitivity analysis (minimum of 4 measurements included)</w:t>
      </w:r>
      <w:r w:rsidR="0086221E" w:rsidRPr="002B0ED7">
        <w:rPr>
          <w:rFonts w:ascii="Times New Roman" w:hAnsi="Times New Roman" w:cs="Times New Roman"/>
          <w:sz w:val="24"/>
          <w:szCs w:val="24"/>
        </w:rPr>
        <w:t>. Standard errors are given in (parenthesis), 95% confidence intervals are given in [parenthesis].</w:t>
      </w:r>
    </w:p>
    <w:p w14:paraId="55EE167B" w14:textId="6B26C83F" w:rsidR="00F9350C" w:rsidRDefault="00B874B3" w:rsidP="0086221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B9801AD" w14:textId="4B55D360" w:rsidR="00F9350C" w:rsidRPr="003E23A5" w:rsidRDefault="00A075A6" w:rsidP="00F9350C">
      <w:r w:rsidRPr="00F558C4">
        <w:rPr>
          <w:rFonts w:ascii="Times New Roman" w:hAnsi="Times New Roman" w:cs="Times New Roman"/>
          <w:sz w:val="24"/>
          <w:szCs w:val="24"/>
        </w:rPr>
        <w:lastRenderedPageBreak/>
        <w:t>Supplementary</w:t>
      </w:r>
      <w:r w:rsidRPr="009233F0">
        <w:rPr>
          <w:noProof/>
        </w:rPr>
        <w:t xml:space="preserve"> </w:t>
      </w:r>
      <w:r w:rsidR="00F9350C" w:rsidRPr="009233F0">
        <w:rPr>
          <w:noProof/>
        </w:rPr>
        <w:drawing>
          <wp:anchor distT="0" distB="0" distL="114300" distR="114300" simplePos="0" relativeHeight="251662336" behindDoc="0" locked="0" layoutInCell="1" allowOverlap="1" wp14:anchorId="318516BA" wp14:editId="59C59EFB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6839585" cy="4975860"/>
            <wp:effectExtent l="0" t="0" r="0" b="0"/>
            <wp:wrapTopAndBottom/>
            <wp:docPr id="7" name="Picture 7" descr="\\ads.bris.ac.uk\filestore\myfiles\staff8\ak12982\Desktop\PhD\Depression trajectories\Work\Graphs\Graphs for paper\Adjusted Cubic Graph Template v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ads.bris.ac.uk\filestore\myfiles\staff8\ak12982\Desktop\PhD\Depression trajectories\Work\Graphs\Graphs for paper\Adjusted Cubic Graph Template v2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9585" cy="4975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B20A4">
        <w:rPr>
          <w:rFonts w:ascii="Times New Roman" w:hAnsi="Times New Roman" w:cs="Times New Roman"/>
        </w:rPr>
        <w:t>f</w:t>
      </w:r>
      <w:r w:rsidR="00F9350C" w:rsidRPr="004540D7">
        <w:rPr>
          <w:rFonts w:ascii="Times New Roman" w:hAnsi="Times New Roman" w:cs="Times New Roman"/>
        </w:rPr>
        <w:t xml:space="preserve">igure </w:t>
      </w:r>
      <w:r>
        <w:rPr>
          <w:rFonts w:ascii="Times New Roman" w:hAnsi="Times New Roman" w:cs="Times New Roman"/>
        </w:rPr>
        <w:t>4</w:t>
      </w:r>
      <w:r w:rsidR="00F9350C" w:rsidRPr="004540D7">
        <w:rPr>
          <w:rFonts w:ascii="Times New Roman" w:hAnsi="Times New Roman" w:cs="Times New Roman"/>
        </w:rPr>
        <w:t>. Adjusted population trajectories for males and females. SMFQ: Short Mood and Feelings Questionnaire. Features of the trajectories are overlaid with the following terms: ● Male age of peak velocity of depressive symptoms. ▲ Male age of maximum depressive symptoms. ♦ Female age of peak velocity of depressive symptoms. ■ Female age of maximum depressive symptoms.</w:t>
      </w:r>
    </w:p>
    <w:p w14:paraId="46BEBB91" w14:textId="77777777" w:rsidR="001303A2" w:rsidRDefault="001303A2" w:rsidP="001303A2">
      <w:pPr>
        <w:rPr>
          <w:rFonts w:ascii="Times New Roman" w:hAnsi="Times New Roman" w:cs="Times New Roman"/>
          <w:b/>
          <w:sz w:val="24"/>
          <w:szCs w:val="24"/>
        </w:rPr>
        <w:sectPr w:rsidR="001303A2" w:rsidSect="00730228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1E2E8B9C" w14:textId="77777777" w:rsidR="001303A2" w:rsidRDefault="001303A2" w:rsidP="001303A2">
      <w:pPr>
        <w:rPr>
          <w:rFonts w:ascii="Times New Roman" w:hAnsi="Times New Roman" w:cs="Times New Roman"/>
          <w:b/>
          <w:sz w:val="24"/>
          <w:szCs w:val="24"/>
        </w:rPr>
      </w:pPr>
      <w:r w:rsidRPr="00346BFD">
        <w:rPr>
          <w:rFonts w:ascii="Times New Roman" w:hAnsi="Times New Roman" w:cs="Times New Roman"/>
          <w:b/>
          <w:sz w:val="24"/>
          <w:szCs w:val="24"/>
        </w:rPr>
        <w:lastRenderedPageBreak/>
        <w:t>Stata Code</w:t>
      </w:r>
    </w:p>
    <w:p w14:paraId="7AAEA2A8" w14:textId="76407751" w:rsidR="00274494" w:rsidRDefault="001114B1" w:rsidP="001303A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seful information </w:t>
      </w:r>
      <w:r w:rsidR="00AF2383">
        <w:rPr>
          <w:rFonts w:ascii="Times New Roman" w:hAnsi="Times New Roman" w:cs="Times New Roman"/>
          <w:sz w:val="24"/>
          <w:szCs w:val="24"/>
        </w:rPr>
        <w:t xml:space="preserve">about multilevel modelling and data preparation can be found here: </w:t>
      </w:r>
      <w:hyperlink r:id="rId12" w:history="1">
        <w:r w:rsidR="00AF2383" w:rsidRPr="00D20BF6">
          <w:rPr>
            <w:rStyle w:val="Hyperlink"/>
            <w:rFonts w:ascii="Times New Roman" w:hAnsi="Times New Roman" w:cs="Times New Roman"/>
            <w:sz w:val="24"/>
            <w:szCs w:val="24"/>
          </w:rPr>
          <w:t>https://www.cmm.bris.ac.uk/lemma/</w:t>
        </w:r>
      </w:hyperlink>
      <w:r w:rsidR="00AF2383">
        <w:rPr>
          <w:rFonts w:ascii="Times New Roman" w:hAnsi="Times New Roman" w:cs="Times New Roman"/>
          <w:sz w:val="24"/>
          <w:szCs w:val="24"/>
        </w:rPr>
        <w:t xml:space="preserve">. </w:t>
      </w:r>
      <w:r w:rsidR="00274494">
        <w:rPr>
          <w:rFonts w:ascii="Times New Roman" w:hAnsi="Times New Roman" w:cs="Times New Roman"/>
          <w:sz w:val="24"/>
          <w:szCs w:val="24"/>
        </w:rPr>
        <w:t>Lemma is a free to use for academics and contains several tutorials designed to introduce and conduct multilevel modelling in S</w:t>
      </w:r>
      <w:r w:rsidR="00444063">
        <w:rPr>
          <w:rFonts w:ascii="Times New Roman" w:hAnsi="Times New Roman" w:cs="Times New Roman"/>
          <w:sz w:val="24"/>
          <w:szCs w:val="24"/>
        </w:rPr>
        <w:t>tata</w:t>
      </w:r>
      <w:r w:rsidR="00274494">
        <w:rPr>
          <w:rFonts w:ascii="Times New Roman" w:hAnsi="Times New Roman" w:cs="Times New Roman"/>
          <w:sz w:val="24"/>
          <w:szCs w:val="24"/>
        </w:rPr>
        <w:t xml:space="preserve">, R, SPSS and </w:t>
      </w:r>
      <w:proofErr w:type="spellStart"/>
      <w:r w:rsidR="00274494">
        <w:rPr>
          <w:rFonts w:ascii="Times New Roman" w:hAnsi="Times New Roman" w:cs="Times New Roman"/>
          <w:sz w:val="24"/>
          <w:szCs w:val="24"/>
        </w:rPr>
        <w:t>MLwiN</w:t>
      </w:r>
      <w:proofErr w:type="spellEnd"/>
      <w:r w:rsidR="0027449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8A2EFB5" w14:textId="1F53C028" w:rsidR="007407B0" w:rsidRDefault="002A2649" w:rsidP="001303A2">
      <w:pPr>
        <w:rPr>
          <w:rFonts w:ascii="Times New Roman" w:eastAsiaTheme="minorEastAsia" w:hAnsi="Times New Roman" w:cs="Times New Roman"/>
          <w:sz w:val="24"/>
          <w:szCs w:val="24"/>
        </w:rPr>
      </w:pPr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All analyses were conducted using </w:t>
      </w:r>
      <w:r w:rsidR="00444063">
        <w:rPr>
          <w:rFonts w:ascii="Times New Roman" w:eastAsiaTheme="minorEastAsia" w:hAnsi="Times New Roman" w:cs="Times New Roman"/>
          <w:sz w:val="24"/>
          <w:szCs w:val="24"/>
        </w:rPr>
        <w:t>Stata</w:t>
      </w:r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 v1</w:t>
      </w:r>
      <w:r w:rsidR="00416067">
        <w:rPr>
          <w:rFonts w:ascii="Times New Roman" w:eastAsiaTheme="minorEastAsia" w:hAnsi="Times New Roman" w:cs="Times New Roman"/>
          <w:sz w:val="24"/>
          <w:szCs w:val="24"/>
        </w:rPr>
        <w:t>4</w:t>
      </w:r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 (</w:t>
      </w:r>
      <w:proofErr w:type="spellStart"/>
      <w:r w:rsidRPr="003A0763">
        <w:rPr>
          <w:rFonts w:ascii="Times New Roman" w:eastAsiaTheme="minorEastAsia" w:hAnsi="Times New Roman" w:cs="Times New Roman"/>
          <w:sz w:val="24"/>
          <w:szCs w:val="24"/>
        </w:rPr>
        <w:t>StataCorp</w:t>
      </w:r>
      <w:proofErr w:type="spellEnd"/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, College Station, TX, USA) using the </w:t>
      </w:r>
      <w:proofErr w:type="spellStart"/>
      <w:r w:rsidRPr="003A0763">
        <w:rPr>
          <w:rFonts w:ascii="Times New Roman" w:eastAsiaTheme="minorEastAsia" w:hAnsi="Times New Roman" w:cs="Times New Roman"/>
          <w:sz w:val="24"/>
          <w:szCs w:val="24"/>
        </w:rPr>
        <w:t>runmlwin</w:t>
      </w:r>
      <w:proofErr w:type="spellEnd"/>
      <w:r w:rsidRPr="003A0763">
        <w:rPr>
          <w:rFonts w:ascii="Times New Roman" w:eastAsiaTheme="minorEastAsia" w:hAnsi="Times New Roman" w:cs="Times New Roman"/>
          <w:sz w:val="24"/>
          <w:szCs w:val="24"/>
        </w:rPr>
        <w:t xml:space="preserve"> command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, which calls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MLwi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v2.35 </w:t>
      </w:r>
      <w:r w:rsidRPr="003A0763">
        <w:rPr>
          <w:rFonts w:ascii="Times New Roman" w:eastAsiaTheme="minorEastAsia" w:hAnsi="Times New Roman" w:cs="Times New Roman"/>
          <w:sz w:val="24"/>
          <w:szCs w:val="24"/>
        </w:rPr>
        <w:t>(</w:t>
      </w:r>
      <w:hyperlink r:id="rId13" w:history="1">
        <w:r w:rsidRPr="00D20BF6">
          <w:rPr>
            <w:rStyle w:val="Hyperlink"/>
            <w:rFonts w:ascii="Times New Roman" w:eastAsiaTheme="minorEastAsia" w:hAnsi="Times New Roman" w:cs="Times New Roman"/>
            <w:sz w:val="24"/>
            <w:szCs w:val="24"/>
          </w:rPr>
          <w:t>www.cmm.bristol.ac.uk/MLwiN/index.shtml</w:t>
        </w:r>
      </w:hyperlink>
      <w:r w:rsidRPr="003A0763">
        <w:rPr>
          <w:rFonts w:ascii="Times New Roman" w:eastAsiaTheme="minorEastAsia" w:hAnsi="Times New Roman" w:cs="Times New Roman"/>
          <w:sz w:val="24"/>
          <w:szCs w:val="24"/>
        </w:rPr>
        <w:t>).</w:t>
      </w:r>
      <w:r w:rsidR="00BB4C1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3DD2C327" w14:textId="42D0A94A" w:rsidR="00BB4C1F" w:rsidRDefault="00BB4C1F" w:rsidP="001303A2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For simplicity, we only run the </w:t>
      </w:r>
      <w:r w:rsidR="00AF0058">
        <w:rPr>
          <w:rFonts w:ascii="Times New Roman" w:eastAsiaTheme="minorEastAsia" w:hAnsi="Times New Roman" w:cs="Times New Roman"/>
          <w:sz w:val="24"/>
          <w:szCs w:val="24"/>
        </w:rPr>
        <w:t xml:space="preserve">simple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unadjusted model </w:t>
      </w:r>
      <w:r w:rsidR="00AF0058">
        <w:rPr>
          <w:rFonts w:ascii="Times New Roman" w:eastAsiaTheme="minorEastAsia" w:hAnsi="Times New Roman" w:cs="Times New Roman"/>
          <w:sz w:val="24"/>
          <w:szCs w:val="24"/>
        </w:rPr>
        <w:t>to demonstrate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how we calculated the features of the trajectories such as age of peak velocity and age of maximum depressive </w:t>
      </w:r>
      <w:r w:rsidR="005A7FA1">
        <w:rPr>
          <w:rFonts w:ascii="Times New Roman" w:eastAsiaTheme="minorEastAsia" w:hAnsi="Times New Roman" w:cs="Times New Roman"/>
          <w:sz w:val="24"/>
          <w:szCs w:val="24"/>
        </w:rPr>
        <w:t>symptoms</w:t>
      </w:r>
      <w:r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5995852F" w14:textId="72BE4A58" w:rsidR="001303A2" w:rsidRPr="00DA37DA" w:rsidRDefault="00035145" w:rsidP="001303A2">
      <w:pPr>
        <w:rPr>
          <w:rFonts w:ascii="Times New Roman" w:hAnsi="Times New Roman" w:cs="Times New Roman"/>
          <w:i/>
          <w:sz w:val="24"/>
          <w:szCs w:val="24"/>
        </w:rPr>
      </w:pPr>
      <w:r w:rsidRPr="00DA37DA">
        <w:rPr>
          <w:rFonts w:ascii="Times New Roman" w:hAnsi="Times New Roman" w:cs="Times New Roman"/>
          <w:i/>
          <w:sz w:val="24"/>
          <w:szCs w:val="24"/>
        </w:rPr>
        <w:t>*Once the data has been transformed into long format</w:t>
      </w:r>
      <w:r w:rsidR="00A5406D" w:rsidRPr="00DA37DA">
        <w:rPr>
          <w:rFonts w:ascii="Times New Roman" w:hAnsi="Times New Roman" w:cs="Times New Roman"/>
          <w:i/>
          <w:sz w:val="24"/>
          <w:szCs w:val="24"/>
        </w:rPr>
        <w:t xml:space="preserve"> (you’ll normally have it in wide *format)</w:t>
      </w:r>
      <w:r w:rsidRPr="00DA37DA">
        <w:rPr>
          <w:rFonts w:ascii="Times New Roman" w:hAnsi="Times New Roman" w:cs="Times New Roman"/>
          <w:i/>
          <w:sz w:val="24"/>
          <w:szCs w:val="24"/>
        </w:rPr>
        <w:t>, you can explore the data</w:t>
      </w:r>
      <w:r w:rsidR="00A5406D" w:rsidRPr="00DA37DA">
        <w:rPr>
          <w:rFonts w:ascii="Times New Roman" w:hAnsi="Times New Roman" w:cs="Times New Roman"/>
          <w:i/>
          <w:sz w:val="24"/>
          <w:szCs w:val="24"/>
        </w:rPr>
        <w:t xml:space="preserve"> and ensure you have all the variables needed to run the *actual analysis</w:t>
      </w:r>
      <w:r w:rsidR="007D5B54">
        <w:rPr>
          <w:rFonts w:ascii="Times New Roman" w:hAnsi="Times New Roman" w:cs="Times New Roman"/>
          <w:i/>
          <w:sz w:val="24"/>
          <w:szCs w:val="24"/>
        </w:rPr>
        <w:t>.</w:t>
      </w:r>
    </w:p>
    <w:p w14:paraId="582349FE" w14:textId="77777777" w:rsidR="00035145" w:rsidRPr="00D134FF" w:rsidRDefault="00035145" w:rsidP="001303A2">
      <w:pPr>
        <w:rPr>
          <w:rFonts w:ascii="Courier New" w:hAnsi="Courier New" w:cs="Courier New"/>
          <w:sz w:val="24"/>
          <w:szCs w:val="24"/>
        </w:rPr>
      </w:pPr>
      <w:r w:rsidRPr="00D134FF">
        <w:rPr>
          <w:rFonts w:ascii="Courier New" w:hAnsi="Courier New" w:cs="Courier New"/>
          <w:sz w:val="24"/>
          <w:szCs w:val="24"/>
        </w:rPr>
        <w:t>order ///</w:t>
      </w:r>
      <w:r w:rsidRPr="00D134FF">
        <w:rPr>
          <w:rFonts w:ascii="Courier New" w:hAnsi="Courier New" w:cs="Courier New"/>
          <w:sz w:val="24"/>
          <w:szCs w:val="24"/>
        </w:rPr>
        <w:br/>
        <w:t>subject /// Participant ID</w:t>
      </w:r>
      <w:r w:rsidRPr="00D134FF">
        <w:rPr>
          <w:rFonts w:ascii="Courier New" w:hAnsi="Courier New" w:cs="Courier New"/>
          <w:sz w:val="24"/>
          <w:szCs w:val="24"/>
        </w:rPr>
        <w:br/>
      </w:r>
      <w:proofErr w:type="spellStart"/>
      <w:r w:rsidR="00A5406D" w:rsidRPr="00D134FF">
        <w:rPr>
          <w:rFonts w:ascii="Courier New" w:hAnsi="Courier New" w:cs="Courier New"/>
          <w:sz w:val="24"/>
          <w:szCs w:val="24"/>
        </w:rPr>
        <w:t>occ</w:t>
      </w:r>
      <w:proofErr w:type="spellEnd"/>
      <w:r w:rsidRPr="00D134FF">
        <w:rPr>
          <w:rFonts w:ascii="Courier New" w:hAnsi="Courier New" w:cs="Courier New"/>
          <w:sz w:val="24"/>
          <w:szCs w:val="24"/>
        </w:rPr>
        <w:t xml:space="preserve"> /// Occasion number</w:t>
      </w:r>
      <w:r w:rsidRPr="00D134FF">
        <w:rPr>
          <w:rFonts w:ascii="Courier New" w:hAnsi="Courier New" w:cs="Courier New"/>
          <w:sz w:val="24"/>
          <w:szCs w:val="24"/>
        </w:rPr>
        <w:br/>
      </w:r>
      <w:r w:rsidR="00A5406D" w:rsidRPr="00D134FF">
        <w:rPr>
          <w:rFonts w:ascii="Courier New" w:hAnsi="Courier New" w:cs="Courier New"/>
          <w:sz w:val="24"/>
          <w:szCs w:val="24"/>
        </w:rPr>
        <w:t>dep</w:t>
      </w:r>
      <w:r w:rsidRPr="00D134FF">
        <w:rPr>
          <w:rFonts w:ascii="Courier New" w:hAnsi="Courier New" w:cs="Courier New"/>
          <w:sz w:val="24"/>
          <w:szCs w:val="24"/>
        </w:rPr>
        <w:t xml:space="preserve"> /// Depressive symptoms score</w:t>
      </w:r>
      <w:r w:rsidRPr="00D134FF">
        <w:rPr>
          <w:rFonts w:ascii="Courier New" w:hAnsi="Courier New" w:cs="Courier New"/>
          <w:sz w:val="24"/>
          <w:szCs w:val="24"/>
        </w:rPr>
        <w:br/>
        <w:t xml:space="preserve">age /// Age at each occasion </w:t>
      </w:r>
      <w:r w:rsidR="009276F1" w:rsidRPr="00D134FF">
        <w:rPr>
          <w:rFonts w:ascii="Courier New" w:hAnsi="Courier New" w:cs="Courier New"/>
          <w:sz w:val="24"/>
          <w:szCs w:val="24"/>
        </w:rPr>
        <w:br/>
        <w:t>female /// The sex indicator with males (0) or females (1)</w:t>
      </w:r>
    </w:p>
    <w:p w14:paraId="5CDA8105" w14:textId="093713AC" w:rsidR="00A5406D" w:rsidRPr="00DA37DA" w:rsidRDefault="00A5406D" w:rsidP="001303A2">
      <w:pPr>
        <w:rPr>
          <w:rFonts w:ascii="Times New Roman" w:hAnsi="Times New Roman" w:cs="Times New Roman"/>
          <w:i/>
          <w:sz w:val="24"/>
          <w:szCs w:val="24"/>
        </w:rPr>
      </w:pPr>
      <w:r w:rsidRPr="00DA37DA">
        <w:rPr>
          <w:rFonts w:ascii="Times New Roman" w:hAnsi="Times New Roman" w:cs="Times New Roman"/>
          <w:i/>
          <w:sz w:val="24"/>
          <w:szCs w:val="24"/>
        </w:rPr>
        <w:t>*You can centre the age variable to make the interpretation easier. From here you can add *your polynomials. We have added 3 terms of age as this matches the analysis conducted in *</w:t>
      </w:r>
      <w:r w:rsidR="00CE2417">
        <w:rPr>
          <w:rFonts w:ascii="Times New Roman" w:hAnsi="Times New Roman" w:cs="Times New Roman"/>
          <w:i/>
          <w:sz w:val="24"/>
          <w:szCs w:val="24"/>
        </w:rPr>
        <w:t>the manuscript</w:t>
      </w:r>
      <w:r w:rsidR="00881238" w:rsidRPr="00DA37DA">
        <w:rPr>
          <w:rFonts w:ascii="Times New Roman" w:hAnsi="Times New Roman" w:cs="Times New Roman"/>
          <w:i/>
          <w:sz w:val="24"/>
          <w:szCs w:val="24"/>
        </w:rPr>
        <w:t xml:space="preserve">, but you could include fewer/more terms, or explore other functions of age </w:t>
      </w:r>
      <w:r w:rsidR="002B43E5">
        <w:rPr>
          <w:rFonts w:ascii="Times New Roman" w:hAnsi="Times New Roman" w:cs="Times New Roman"/>
          <w:i/>
          <w:sz w:val="24"/>
          <w:szCs w:val="24"/>
        </w:rPr>
        <w:t>*</w:t>
      </w:r>
      <w:r w:rsidR="00881238" w:rsidRPr="00DA37DA">
        <w:rPr>
          <w:rFonts w:ascii="Times New Roman" w:hAnsi="Times New Roman" w:cs="Times New Roman"/>
          <w:i/>
          <w:sz w:val="24"/>
          <w:szCs w:val="24"/>
        </w:rPr>
        <w:t>such as fractional polynomials or splines</w:t>
      </w:r>
      <w:r w:rsidR="007D5B54">
        <w:rPr>
          <w:rFonts w:ascii="Times New Roman" w:hAnsi="Times New Roman" w:cs="Times New Roman"/>
          <w:i/>
          <w:sz w:val="24"/>
          <w:szCs w:val="24"/>
        </w:rPr>
        <w:t>.</w:t>
      </w:r>
    </w:p>
    <w:p w14:paraId="45947E4C" w14:textId="7949044E" w:rsidR="006C54B5" w:rsidRPr="00D134FF" w:rsidRDefault="00A5406D" w:rsidP="001303A2">
      <w:pPr>
        <w:rPr>
          <w:rFonts w:ascii="Courier New" w:hAnsi="Courier New" w:cs="Courier New"/>
          <w:sz w:val="24"/>
          <w:szCs w:val="24"/>
        </w:rPr>
      </w:pPr>
      <w:r w:rsidRPr="00D134FF">
        <w:rPr>
          <w:rFonts w:ascii="Courier New" w:hAnsi="Courier New" w:cs="Courier New"/>
          <w:sz w:val="24"/>
          <w:szCs w:val="24"/>
        </w:rPr>
        <w:t>sum</w:t>
      </w:r>
      <w:r w:rsidR="00D134FF">
        <w:rPr>
          <w:rFonts w:ascii="Courier New" w:hAnsi="Courier New" w:cs="Courier New"/>
          <w:sz w:val="24"/>
          <w:szCs w:val="24"/>
        </w:rPr>
        <w:t>marize</w:t>
      </w:r>
      <w:r w:rsidRPr="00D134FF">
        <w:rPr>
          <w:rFonts w:ascii="Courier New" w:hAnsi="Courier New" w:cs="Courier New"/>
          <w:sz w:val="24"/>
          <w:szCs w:val="24"/>
        </w:rPr>
        <w:t xml:space="preserve"> age</w:t>
      </w:r>
      <w:r w:rsidRPr="00D134FF">
        <w:rPr>
          <w:rFonts w:ascii="Courier New" w:hAnsi="Courier New" w:cs="Courier New"/>
          <w:sz w:val="24"/>
          <w:szCs w:val="24"/>
        </w:rPr>
        <w:br/>
        <w:t>gen</w:t>
      </w:r>
      <w:r w:rsidR="00D134FF">
        <w:rPr>
          <w:rFonts w:ascii="Courier New" w:hAnsi="Courier New" w:cs="Courier New"/>
          <w:sz w:val="24"/>
          <w:szCs w:val="24"/>
        </w:rPr>
        <w:t>erate</w:t>
      </w:r>
      <w:r w:rsidRPr="00D134FF">
        <w:rPr>
          <w:rFonts w:ascii="Courier New" w:hAnsi="Courier New" w:cs="Courier New"/>
          <w:sz w:val="24"/>
          <w:szCs w:val="24"/>
        </w:rPr>
        <w:t xml:space="preserve"> age16 = age-15.</w:t>
      </w:r>
      <w:r w:rsidR="001B72CB" w:rsidRPr="00D134FF">
        <w:rPr>
          <w:rFonts w:ascii="Courier New" w:hAnsi="Courier New" w:cs="Courier New"/>
          <w:sz w:val="24"/>
          <w:szCs w:val="24"/>
        </w:rPr>
        <w:t>82151</w:t>
      </w:r>
      <w:r w:rsidRPr="00D134FF">
        <w:rPr>
          <w:rFonts w:ascii="Courier New" w:hAnsi="Courier New" w:cs="Courier New"/>
          <w:sz w:val="24"/>
          <w:szCs w:val="24"/>
        </w:rPr>
        <w:br/>
      </w:r>
      <w:r w:rsidR="00D134FF" w:rsidRPr="00D134FF">
        <w:rPr>
          <w:rFonts w:ascii="Courier New" w:hAnsi="Courier New" w:cs="Courier New"/>
          <w:sz w:val="24"/>
          <w:szCs w:val="24"/>
        </w:rPr>
        <w:t>gen</w:t>
      </w:r>
      <w:r w:rsidR="00D134FF">
        <w:rPr>
          <w:rFonts w:ascii="Courier New" w:hAnsi="Courier New" w:cs="Courier New"/>
          <w:sz w:val="24"/>
          <w:szCs w:val="24"/>
        </w:rPr>
        <w:t>erate</w:t>
      </w:r>
      <w:r w:rsidR="00D134FF" w:rsidRPr="00D134FF">
        <w:rPr>
          <w:rFonts w:ascii="Courier New" w:hAnsi="Courier New" w:cs="Courier New"/>
          <w:sz w:val="24"/>
          <w:szCs w:val="24"/>
        </w:rPr>
        <w:t xml:space="preserve"> </w:t>
      </w:r>
      <w:r w:rsidRPr="00D134FF">
        <w:rPr>
          <w:rFonts w:ascii="Courier New" w:hAnsi="Courier New" w:cs="Courier New"/>
          <w:sz w:val="24"/>
          <w:szCs w:val="24"/>
        </w:rPr>
        <w:t>age16_2 = age16</w:t>
      </w:r>
      <w:r w:rsidR="00881238" w:rsidRPr="00D134FF">
        <w:rPr>
          <w:rFonts w:ascii="Courier New" w:hAnsi="Courier New" w:cs="Courier New"/>
          <w:sz w:val="24"/>
          <w:szCs w:val="24"/>
        </w:rPr>
        <w:t>^2</w:t>
      </w:r>
      <w:r w:rsidR="00881238" w:rsidRPr="00D134FF">
        <w:rPr>
          <w:rFonts w:ascii="Courier New" w:hAnsi="Courier New" w:cs="Courier New"/>
          <w:sz w:val="24"/>
          <w:szCs w:val="24"/>
        </w:rPr>
        <w:br/>
      </w:r>
      <w:r w:rsidR="00D134FF" w:rsidRPr="00D134FF">
        <w:rPr>
          <w:rFonts w:ascii="Courier New" w:hAnsi="Courier New" w:cs="Courier New"/>
          <w:sz w:val="24"/>
          <w:szCs w:val="24"/>
        </w:rPr>
        <w:t>gen</w:t>
      </w:r>
      <w:r w:rsidR="00D134FF">
        <w:rPr>
          <w:rFonts w:ascii="Courier New" w:hAnsi="Courier New" w:cs="Courier New"/>
          <w:sz w:val="24"/>
          <w:szCs w:val="24"/>
        </w:rPr>
        <w:t>erate</w:t>
      </w:r>
      <w:r w:rsidR="00D134FF" w:rsidRPr="00D134FF">
        <w:rPr>
          <w:rFonts w:ascii="Courier New" w:hAnsi="Courier New" w:cs="Courier New"/>
          <w:sz w:val="24"/>
          <w:szCs w:val="24"/>
        </w:rPr>
        <w:t xml:space="preserve"> </w:t>
      </w:r>
      <w:r w:rsidR="00881238" w:rsidRPr="00D134FF">
        <w:rPr>
          <w:rFonts w:ascii="Courier New" w:hAnsi="Courier New" w:cs="Courier New"/>
          <w:sz w:val="24"/>
          <w:szCs w:val="24"/>
        </w:rPr>
        <w:t>age16_3</w:t>
      </w:r>
      <w:r w:rsidR="006C54B5" w:rsidRPr="00D134FF">
        <w:rPr>
          <w:rFonts w:ascii="Courier New" w:hAnsi="Courier New" w:cs="Courier New"/>
          <w:sz w:val="24"/>
          <w:szCs w:val="24"/>
        </w:rPr>
        <w:t xml:space="preserve"> = age16^3</w:t>
      </w:r>
    </w:p>
    <w:p w14:paraId="6CBE0F82" w14:textId="20FA7126" w:rsidR="009276F1" w:rsidRDefault="009276F1" w:rsidP="001303A2">
      <w:pPr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*We have set males to be 0 and females to be 1, so the default age variables will represent </w:t>
      </w:r>
      <w:r w:rsidR="009B01D3">
        <w:rPr>
          <w:rFonts w:ascii="Times New Roman" w:hAnsi="Times New Roman" w:cs="Times New Roman"/>
          <w:i/>
          <w:sz w:val="24"/>
          <w:szCs w:val="24"/>
        </w:rPr>
        <w:t>*</w:t>
      </w:r>
      <w:r>
        <w:rPr>
          <w:rFonts w:ascii="Times New Roman" w:hAnsi="Times New Roman" w:cs="Times New Roman"/>
          <w:i/>
          <w:sz w:val="24"/>
          <w:szCs w:val="24"/>
        </w:rPr>
        <w:t xml:space="preserve">males and the interaction between </w:t>
      </w:r>
      <w:r w:rsidR="00F0690D">
        <w:rPr>
          <w:rFonts w:ascii="Times New Roman" w:hAnsi="Times New Roman" w:cs="Times New Roman"/>
          <w:i/>
          <w:sz w:val="24"/>
          <w:szCs w:val="24"/>
        </w:rPr>
        <w:t>female and age will represent females</w:t>
      </w:r>
      <w:r w:rsidR="007D5B54">
        <w:rPr>
          <w:rFonts w:ascii="Times New Roman" w:hAnsi="Times New Roman" w:cs="Times New Roman"/>
          <w:i/>
          <w:sz w:val="24"/>
          <w:szCs w:val="24"/>
        </w:rPr>
        <w:t>.</w:t>
      </w:r>
    </w:p>
    <w:p w14:paraId="5265EFA0" w14:textId="6FDDC725" w:rsidR="00F0690D" w:rsidRPr="00D134FF" w:rsidRDefault="008F5D9C" w:rsidP="001303A2">
      <w:pPr>
        <w:rPr>
          <w:rFonts w:ascii="Courier New" w:hAnsi="Courier New" w:cs="Courier New"/>
          <w:sz w:val="24"/>
          <w:szCs w:val="24"/>
        </w:rPr>
      </w:pPr>
      <w:r w:rsidRPr="00D134FF">
        <w:rPr>
          <w:rFonts w:ascii="Courier New" w:hAnsi="Courier New" w:cs="Courier New"/>
          <w:sz w:val="24"/>
          <w:szCs w:val="24"/>
        </w:rPr>
        <w:t>gen</w:t>
      </w:r>
      <w:r>
        <w:rPr>
          <w:rFonts w:ascii="Courier New" w:hAnsi="Courier New" w:cs="Courier New"/>
          <w:sz w:val="24"/>
          <w:szCs w:val="24"/>
        </w:rPr>
        <w:t>erate</w:t>
      </w:r>
      <w:r w:rsidRPr="00D134FF">
        <w:rPr>
          <w:rFonts w:ascii="Courier New" w:hAnsi="Courier New" w:cs="Courier New"/>
          <w:sz w:val="24"/>
          <w:szCs w:val="24"/>
        </w:rPr>
        <w:t xml:space="preserve"> </w:t>
      </w:r>
      <w:r w:rsidR="00F0690D" w:rsidRPr="00D134FF">
        <w:rPr>
          <w:rFonts w:ascii="Courier New" w:hAnsi="Courier New" w:cs="Courier New"/>
          <w:sz w:val="24"/>
          <w:szCs w:val="24"/>
        </w:rPr>
        <w:t>age16xfem = age16*female</w:t>
      </w:r>
      <w:r w:rsidR="00F0690D" w:rsidRPr="00D134FF">
        <w:rPr>
          <w:rFonts w:ascii="Courier New" w:hAnsi="Courier New" w:cs="Courier New"/>
          <w:sz w:val="24"/>
          <w:szCs w:val="24"/>
        </w:rPr>
        <w:br/>
      </w:r>
      <w:r w:rsidRPr="00D134FF">
        <w:rPr>
          <w:rFonts w:ascii="Courier New" w:hAnsi="Courier New" w:cs="Courier New"/>
          <w:sz w:val="24"/>
          <w:szCs w:val="24"/>
        </w:rPr>
        <w:t>gen</w:t>
      </w:r>
      <w:r>
        <w:rPr>
          <w:rFonts w:ascii="Courier New" w:hAnsi="Courier New" w:cs="Courier New"/>
          <w:sz w:val="24"/>
          <w:szCs w:val="24"/>
        </w:rPr>
        <w:t>erate</w:t>
      </w:r>
      <w:r w:rsidRPr="00D134FF">
        <w:rPr>
          <w:rFonts w:ascii="Courier New" w:hAnsi="Courier New" w:cs="Courier New"/>
          <w:sz w:val="24"/>
          <w:szCs w:val="24"/>
        </w:rPr>
        <w:t xml:space="preserve"> </w:t>
      </w:r>
      <w:r w:rsidR="00F0690D" w:rsidRPr="00D134FF">
        <w:rPr>
          <w:rFonts w:ascii="Courier New" w:hAnsi="Courier New" w:cs="Courier New"/>
          <w:sz w:val="24"/>
          <w:szCs w:val="24"/>
        </w:rPr>
        <w:t>age16xfem_2 = age16</w:t>
      </w:r>
      <w:r w:rsidR="000C2B02">
        <w:rPr>
          <w:rFonts w:ascii="Courier New" w:hAnsi="Courier New" w:cs="Courier New"/>
          <w:sz w:val="24"/>
          <w:szCs w:val="24"/>
        </w:rPr>
        <w:t>_2</w:t>
      </w:r>
      <w:r w:rsidR="00F0690D" w:rsidRPr="00D134FF">
        <w:rPr>
          <w:rFonts w:ascii="Courier New" w:hAnsi="Courier New" w:cs="Courier New"/>
          <w:sz w:val="24"/>
          <w:szCs w:val="24"/>
        </w:rPr>
        <w:t>*female</w:t>
      </w:r>
      <w:r w:rsidR="00F0690D" w:rsidRPr="00D134FF">
        <w:rPr>
          <w:rFonts w:ascii="Courier New" w:hAnsi="Courier New" w:cs="Courier New"/>
          <w:sz w:val="24"/>
          <w:szCs w:val="24"/>
        </w:rPr>
        <w:br/>
      </w:r>
      <w:r w:rsidRPr="00D134FF">
        <w:rPr>
          <w:rFonts w:ascii="Courier New" w:hAnsi="Courier New" w:cs="Courier New"/>
          <w:sz w:val="24"/>
          <w:szCs w:val="24"/>
        </w:rPr>
        <w:t>gen</w:t>
      </w:r>
      <w:r>
        <w:rPr>
          <w:rFonts w:ascii="Courier New" w:hAnsi="Courier New" w:cs="Courier New"/>
          <w:sz w:val="24"/>
          <w:szCs w:val="24"/>
        </w:rPr>
        <w:t>erate</w:t>
      </w:r>
      <w:r w:rsidRPr="00D134FF">
        <w:rPr>
          <w:rFonts w:ascii="Courier New" w:hAnsi="Courier New" w:cs="Courier New"/>
          <w:sz w:val="24"/>
          <w:szCs w:val="24"/>
        </w:rPr>
        <w:t xml:space="preserve"> </w:t>
      </w:r>
      <w:r w:rsidR="00F0690D" w:rsidRPr="00D134FF">
        <w:rPr>
          <w:rFonts w:ascii="Courier New" w:hAnsi="Courier New" w:cs="Courier New"/>
          <w:sz w:val="24"/>
          <w:szCs w:val="24"/>
        </w:rPr>
        <w:t>age16xfem_3 = age16</w:t>
      </w:r>
      <w:r w:rsidR="000C2B02">
        <w:rPr>
          <w:rFonts w:ascii="Courier New" w:hAnsi="Courier New" w:cs="Courier New"/>
          <w:sz w:val="24"/>
          <w:szCs w:val="24"/>
        </w:rPr>
        <w:t>_3</w:t>
      </w:r>
      <w:r w:rsidR="00F0690D" w:rsidRPr="00D134FF">
        <w:rPr>
          <w:rFonts w:ascii="Courier New" w:hAnsi="Courier New" w:cs="Courier New"/>
          <w:sz w:val="24"/>
          <w:szCs w:val="24"/>
        </w:rPr>
        <w:t>*female</w:t>
      </w:r>
    </w:p>
    <w:p w14:paraId="2BA6C1A4" w14:textId="44F3A468" w:rsidR="00611B4D" w:rsidRPr="00DA37DA" w:rsidRDefault="00611B4D" w:rsidP="001303A2">
      <w:pPr>
        <w:rPr>
          <w:rFonts w:ascii="Times New Roman" w:hAnsi="Times New Roman" w:cs="Times New Roman"/>
          <w:i/>
          <w:sz w:val="24"/>
          <w:szCs w:val="24"/>
        </w:rPr>
      </w:pPr>
      <w:r w:rsidRPr="00DA37DA">
        <w:rPr>
          <w:rFonts w:ascii="Times New Roman" w:hAnsi="Times New Roman" w:cs="Times New Roman"/>
          <w:i/>
          <w:sz w:val="24"/>
          <w:szCs w:val="24"/>
        </w:rPr>
        <w:t>*Set the data to be panel</w:t>
      </w:r>
      <w:r w:rsidR="007D5B54">
        <w:rPr>
          <w:rFonts w:ascii="Times New Roman" w:hAnsi="Times New Roman" w:cs="Times New Roman"/>
          <w:i/>
          <w:sz w:val="24"/>
          <w:szCs w:val="24"/>
        </w:rPr>
        <w:t>.</w:t>
      </w:r>
    </w:p>
    <w:p w14:paraId="375F755D" w14:textId="77777777" w:rsidR="00611B4D" w:rsidRPr="00D134FF" w:rsidRDefault="00611B4D" w:rsidP="001303A2">
      <w:pPr>
        <w:rPr>
          <w:rFonts w:ascii="Courier New" w:hAnsi="Courier New" w:cs="Courier New"/>
          <w:sz w:val="24"/>
          <w:szCs w:val="24"/>
        </w:rPr>
      </w:pPr>
      <w:proofErr w:type="spellStart"/>
      <w:r w:rsidRPr="00D134FF">
        <w:rPr>
          <w:rFonts w:ascii="Courier New" w:hAnsi="Courier New" w:cs="Courier New"/>
          <w:sz w:val="24"/>
          <w:szCs w:val="24"/>
        </w:rPr>
        <w:t>xtset</w:t>
      </w:r>
      <w:proofErr w:type="spellEnd"/>
      <w:r w:rsidRPr="00D134FF">
        <w:rPr>
          <w:rFonts w:ascii="Courier New" w:hAnsi="Courier New" w:cs="Courier New"/>
          <w:sz w:val="24"/>
          <w:szCs w:val="24"/>
        </w:rPr>
        <w:t xml:space="preserve"> subject </w:t>
      </w:r>
      <w:proofErr w:type="spellStart"/>
      <w:r w:rsidRPr="00D134FF">
        <w:rPr>
          <w:rFonts w:ascii="Courier New" w:hAnsi="Courier New" w:cs="Courier New"/>
          <w:sz w:val="24"/>
          <w:szCs w:val="24"/>
        </w:rPr>
        <w:t>occ</w:t>
      </w:r>
      <w:proofErr w:type="spellEnd"/>
    </w:p>
    <w:p w14:paraId="642640E2" w14:textId="42D3731B" w:rsidR="00611B4D" w:rsidRPr="00DA37DA" w:rsidRDefault="00611B4D" w:rsidP="001303A2">
      <w:pPr>
        <w:rPr>
          <w:rFonts w:ascii="Times New Roman" w:hAnsi="Times New Roman" w:cs="Times New Roman"/>
          <w:i/>
          <w:sz w:val="24"/>
          <w:szCs w:val="24"/>
        </w:rPr>
      </w:pPr>
      <w:r w:rsidRPr="00DA37DA">
        <w:rPr>
          <w:rFonts w:ascii="Times New Roman" w:hAnsi="Times New Roman" w:cs="Times New Roman"/>
          <w:i/>
          <w:sz w:val="24"/>
          <w:szCs w:val="24"/>
        </w:rPr>
        <w:t>*Drop the missing data, i.e., anyone without a dep score. For the sensitivity analysis, we *dropped anyone with less than 3 measure</w:t>
      </w:r>
      <w:r w:rsidR="0094006A">
        <w:rPr>
          <w:rFonts w:ascii="Times New Roman" w:hAnsi="Times New Roman" w:cs="Times New Roman"/>
          <w:i/>
          <w:sz w:val="24"/>
          <w:szCs w:val="24"/>
        </w:rPr>
        <w:t>ments</w:t>
      </w:r>
      <w:r w:rsidRPr="00DA37D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362B5">
        <w:rPr>
          <w:rFonts w:ascii="Times New Roman" w:hAnsi="Times New Roman" w:cs="Times New Roman"/>
          <w:i/>
          <w:sz w:val="24"/>
          <w:szCs w:val="24"/>
        </w:rPr>
        <w:t>(not done here)</w:t>
      </w:r>
      <w:r w:rsidR="007D5B54">
        <w:rPr>
          <w:rFonts w:ascii="Times New Roman" w:hAnsi="Times New Roman" w:cs="Times New Roman"/>
          <w:i/>
          <w:sz w:val="24"/>
          <w:szCs w:val="24"/>
        </w:rPr>
        <w:t>.</w:t>
      </w:r>
    </w:p>
    <w:p w14:paraId="2A93FE9C" w14:textId="77777777" w:rsidR="00611B4D" w:rsidRPr="00D134FF" w:rsidRDefault="00611B4D" w:rsidP="001303A2">
      <w:pPr>
        <w:rPr>
          <w:rFonts w:ascii="Courier New" w:hAnsi="Courier New" w:cs="Courier New"/>
          <w:sz w:val="24"/>
          <w:szCs w:val="24"/>
        </w:rPr>
      </w:pPr>
      <w:r w:rsidRPr="00D134FF">
        <w:rPr>
          <w:rFonts w:ascii="Courier New" w:hAnsi="Courier New" w:cs="Courier New"/>
          <w:sz w:val="24"/>
          <w:szCs w:val="24"/>
        </w:rPr>
        <w:t xml:space="preserve">sort subject </w:t>
      </w:r>
      <w:proofErr w:type="spellStart"/>
      <w:r w:rsidRPr="00D134FF">
        <w:rPr>
          <w:rFonts w:ascii="Courier New" w:hAnsi="Courier New" w:cs="Courier New"/>
          <w:sz w:val="24"/>
          <w:szCs w:val="24"/>
        </w:rPr>
        <w:t>occ</w:t>
      </w:r>
      <w:proofErr w:type="spellEnd"/>
      <w:r w:rsidRPr="00D134FF">
        <w:rPr>
          <w:rFonts w:ascii="Courier New" w:hAnsi="Courier New" w:cs="Courier New"/>
          <w:sz w:val="24"/>
          <w:szCs w:val="24"/>
        </w:rPr>
        <w:br/>
        <w:t xml:space="preserve">by subject: </w:t>
      </w:r>
      <w:proofErr w:type="spellStart"/>
      <w:r w:rsidRPr="00D134FF">
        <w:rPr>
          <w:rFonts w:ascii="Courier New" w:hAnsi="Courier New" w:cs="Courier New"/>
          <w:sz w:val="24"/>
          <w:szCs w:val="24"/>
        </w:rPr>
        <w:t>egen</w:t>
      </w:r>
      <w:proofErr w:type="spellEnd"/>
      <w:r w:rsidRPr="00D134FF">
        <w:rPr>
          <w:rFonts w:ascii="Courier New" w:hAnsi="Courier New" w:cs="Courier New"/>
          <w:sz w:val="24"/>
          <w:szCs w:val="24"/>
        </w:rPr>
        <w:t xml:space="preserve"> </w:t>
      </w:r>
      <w:proofErr w:type="spellStart"/>
      <w:r w:rsidRPr="00D134FF">
        <w:rPr>
          <w:rFonts w:ascii="Courier New" w:hAnsi="Courier New" w:cs="Courier New"/>
          <w:sz w:val="24"/>
          <w:szCs w:val="24"/>
        </w:rPr>
        <w:t>numocc</w:t>
      </w:r>
      <w:proofErr w:type="spellEnd"/>
      <w:r w:rsidRPr="00D134FF">
        <w:rPr>
          <w:rFonts w:ascii="Courier New" w:hAnsi="Courier New" w:cs="Courier New"/>
          <w:sz w:val="24"/>
          <w:szCs w:val="24"/>
        </w:rPr>
        <w:t xml:space="preserve"> = count(dep)</w:t>
      </w:r>
      <w:r w:rsidRPr="00D134FF">
        <w:rPr>
          <w:rFonts w:ascii="Courier New" w:hAnsi="Courier New" w:cs="Courier New"/>
          <w:sz w:val="24"/>
          <w:szCs w:val="24"/>
        </w:rPr>
        <w:br/>
        <w:t>drop if dep==. | age==.</w:t>
      </w:r>
    </w:p>
    <w:p w14:paraId="0A9B7EB7" w14:textId="51F6FC34" w:rsidR="00DA37DA" w:rsidRPr="00DA37DA" w:rsidRDefault="00DA37DA" w:rsidP="001303A2">
      <w:pPr>
        <w:rPr>
          <w:rFonts w:ascii="Times New Roman" w:hAnsi="Times New Roman" w:cs="Times New Roman"/>
          <w:i/>
          <w:sz w:val="24"/>
          <w:szCs w:val="24"/>
        </w:rPr>
      </w:pPr>
      <w:r w:rsidRPr="00DA37DA">
        <w:rPr>
          <w:rFonts w:ascii="Times New Roman" w:hAnsi="Times New Roman" w:cs="Times New Roman"/>
          <w:i/>
          <w:sz w:val="24"/>
          <w:szCs w:val="24"/>
        </w:rPr>
        <w:lastRenderedPageBreak/>
        <w:t>*Describe and observe the missing data patters</w:t>
      </w:r>
      <w:r w:rsidR="007D5B54">
        <w:rPr>
          <w:rFonts w:ascii="Times New Roman" w:hAnsi="Times New Roman" w:cs="Times New Roman"/>
          <w:i/>
          <w:sz w:val="24"/>
          <w:szCs w:val="24"/>
        </w:rPr>
        <w:t>.</w:t>
      </w:r>
    </w:p>
    <w:p w14:paraId="0A58F65E" w14:textId="77777777" w:rsidR="00611B4D" w:rsidRPr="008F5D9C" w:rsidRDefault="00DA37DA" w:rsidP="001303A2">
      <w:pPr>
        <w:rPr>
          <w:rFonts w:ascii="Courier New" w:hAnsi="Courier New" w:cs="Courier New"/>
          <w:sz w:val="24"/>
          <w:szCs w:val="24"/>
        </w:rPr>
      </w:pPr>
      <w:proofErr w:type="spellStart"/>
      <w:r w:rsidRPr="008F5D9C">
        <w:rPr>
          <w:rFonts w:ascii="Courier New" w:hAnsi="Courier New" w:cs="Courier New"/>
          <w:sz w:val="24"/>
          <w:szCs w:val="24"/>
        </w:rPr>
        <w:t>xtdes</w:t>
      </w:r>
      <w:proofErr w:type="spellEnd"/>
      <w:r w:rsidRPr="008F5D9C">
        <w:rPr>
          <w:rFonts w:ascii="Courier New" w:hAnsi="Courier New" w:cs="Courier New"/>
          <w:sz w:val="24"/>
          <w:szCs w:val="24"/>
        </w:rPr>
        <w:t xml:space="preserve"> if dep~=.</w:t>
      </w:r>
      <w:r w:rsidRPr="008F5D9C">
        <w:rPr>
          <w:rFonts w:ascii="Courier New" w:hAnsi="Courier New" w:cs="Courier New"/>
          <w:sz w:val="24"/>
          <w:szCs w:val="24"/>
        </w:rPr>
        <w:br/>
        <w:t xml:space="preserve">tab </w:t>
      </w:r>
      <w:proofErr w:type="spellStart"/>
      <w:r w:rsidRPr="008F5D9C">
        <w:rPr>
          <w:rFonts w:ascii="Courier New" w:hAnsi="Courier New" w:cs="Courier New"/>
          <w:sz w:val="24"/>
          <w:szCs w:val="24"/>
        </w:rPr>
        <w:t>occ</w:t>
      </w:r>
      <w:proofErr w:type="spellEnd"/>
      <w:r w:rsidRPr="008F5D9C">
        <w:rPr>
          <w:rFonts w:ascii="Courier New" w:hAnsi="Courier New" w:cs="Courier New"/>
          <w:sz w:val="24"/>
          <w:szCs w:val="24"/>
        </w:rPr>
        <w:t xml:space="preserve"> </w:t>
      </w:r>
    </w:p>
    <w:p w14:paraId="11F03D5B" w14:textId="77777777" w:rsidR="00DA37DA" w:rsidRPr="009B01D3" w:rsidRDefault="00DA37DA" w:rsidP="001303A2">
      <w:pPr>
        <w:rPr>
          <w:rFonts w:ascii="Times New Roman" w:hAnsi="Times New Roman" w:cs="Times New Roman"/>
          <w:i/>
          <w:sz w:val="24"/>
          <w:szCs w:val="24"/>
        </w:rPr>
      </w:pPr>
      <w:r w:rsidRPr="009B01D3">
        <w:rPr>
          <w:rFonts w:ascii="Times New Roman" w:hAnsi="Times New Roman" w:cs="Times New Roman"/>
          <w:i/>
          <w:sz w:val="24"/>
          <w:szCs w:val="24"/>
        </w:rPr>
        <w:t xml:space="preserve">*Running the cubic model in STATA with the </w:t>
      </w:r>
      <w:proofErr w:type="spellStart"/>
      <w:r w:rsidRPr="009B01D3">
        <w:rPr>
          <w:rFonts w:ascii="Times New Roman" w:hAnsi="Times New Roman" w:cs="Times New Roman"/>
          <w:i/>
          <w:sz w:val="24"/>
          <w:szCs w:val="24"/>
        </w:rPr>
        <w:t>runmlwin</w:t>
      </w:r>
      <w:proofErr w:type="spellEnd"/>
      <w:r w:rsidRPr="009B01D3">
        <w:rPr>
          <w:rFonts w:ascii="Times New Roman" w:hAnsi="Times New Roman" w:cs="Times New Roman"/>
          <w:i/>
          <w:sz w:val="24"/>
          <w:szCs w:val="24"/>
        </w:rPr>
        <w:t xml:space="preserve"> command that calls </w:t>
      </w:r>
      <w:proofErr w:type="spellStart"/>
      <w:r w:rsidRPr="009B01D3">
        <w:rPr>
          <w:rFonts w:ascii="Times New Roman" w:hAnsi="Times New Roman" w:cs="Times New Roman"/>
          <w:i/>
          <w:sz w:val="24"/>
          <w:szCs w:val="24"/>
        </w:rPr>
        <w:t>MLwiN</w:t>
      </w:r>
      <w:proofErr w:type="spellEnd"/>
      <w:r w:rsidR="0094006A" w:rsidRPr="009B01D3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="0094006A" w:rsidRPr="009B01D3">
        <w:rPr>
          <w:rFonts w:ascii="Times New Roman" w:hAnsi="Times New Roman" w:cs="Times New Roman"/>
          <w:i/>
          <w:sz w:val="24"/>
          <w:szCs w:val="24"/>
        </w:rPr>
        <w:t>MLwiN</w:t>
      </w:r>
      <w:proofErr w:type="spellEnd"/>
      <w:r w:rsidR="0094006A" w:rsidRPr="009B01D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B01D3">
        <w:rPr>
          <w:rFonts w:ascii="Times New Roman" w:hAnsi="Times New Roman" w:cs="Times New Roman"/>
          <w:i/>
          <w:sz w:val="24"/>
          <w:szCs w:val="24"/>
        </w:rPr>
        <w:t>*</w:t>
      </w:r>
      <w:r w:rsidR="0094006A" w:rsidRPr="009B01D3">
        <w:rPr>
          <w:rFonts w:ascii="Times New Roman" w:hAnsi="Times New Roman" w:cs="Times New Roman"/>
          <w:i/>
          <w:sz w:val="24"/>
          <w:szCs w:val="24"/>
        </w:rPr>
        <w:t>requires a constant to be generated and a path specified in STATA</w:t>
      </w:r>
      <w:r w:rsidR="00BB68F3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9700AB">
        <w:rPr>
          <w:rFonts w:ascii="Times New Roman" w:hAnsi="Times New Roman" w:cs="Times New Roman"/>
          <w:i/>
          <w:sz w:val="24"/>
          <w:szCs w:val="24"/>
        </w:rPr>
        <w:t xml:space="preserve">We also want to know *about model fit and correlations between our </w:t>
      </w:r>
      <w:proofErr w:type="gramStart"/>
      <w:r w:rsidR="009700AB">
        <w:rPr>
          <w:rFonts w:ascii="Times New Roman" w:hAnsi="Times New Roman" w:cs="Times New Roman"/>
          <w:i/>
          <w:sz w:val="24"/>
          <w:szCs w:val="24"/>
        </w:rPr>
        <w:t>parameters</w:t>
      </w:r>
      <w:proofErr w:type="gramEnd"/>
      <w:r w:rsidR="009700AB">
        <w:rPr>
          <w:rFonts w:ascii="Times New Roman" w:hAnsi="Times New Roman" w:cs="Times New Roman"/>
          <w:i/>
          <w:sz w:val="24"/>
          <w:szCs w:val="24"/>
        </w:rPr>
        <w:t xml:space="preserve"> so we specify additional *commands.</w:t>
      </w:r>
      <w:r w:rsidR="009700AB" w:rsidRPr="009700A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253AD">
        <w:rPr>
          <w:rFonts w:ascii="Times New Roman" w:hAnsi="Times New Roman" w:cs="Times New Roman"/>
          <w:i/>
          <w:sz w:val="24"/>
          <w:szCs w:val="24"/>
        </w:rPr>
        <w:t>We save the</w:t>
      </w:r>
      <w:r w:rsidR="009700AB">
        <w:rPr>
          <w:rFonts w:ascii="Times New Roman" w:hAnsi="Times New Roman" w:cs="Times New Roman"/>
          <w:i/>
          <w:sz w:val="24"/>
          <w:szCs w:val="24"/>
        </w:rPr>
        <w:t xml:space="preserve"> estimates for use in calculating the trajectory features later.</w:t>
      </w:r>
    </w:p>
    <w:p w14:paraId="486E914B" w14:textId="4F1301F4" w:rsidR="0094006A" w:rsidRPr="008F5D9C" w:rsidRDefault="0094006A" w:rsidP="001303A2">
      <w:pPr>
        <w:rPr>
          <w:rFonts w:ascii="Courier New" w:hAnsi="Courier New" w:cs="Courier New"/>
          <w:sz w:val="24"/>
          <w:szCs w:val="24"/>
        </w:rPr>
      </w:pPr>
      <w:r w:rsidRPr="008F5D9C">
        <w:rPr>
          <w:rFonts w:ascii="Courier New" w:hAnsi="Courier New" w:cs="Courier New"/>
          <w:sz w:val="24"/>
          <w:szCs w:val="24"/>
        </w:rPr>
        <w:t>gen cons = 1</w:t>
      </w:r>
      <w:r w:rsidRPr="008F5D9C">
        <w:rPr>
          <w:rFonts w:ascii="Courier New" w:hAnsi="Courier New" w:cs="Courier New"/>
          <w:sz w:val="24"/>
          <w:szCs w:val="24"/>
        </w:rPr>
        <w:br/>
        <w:t xml:space="preserve">global </w:t>
      </w:r>
      <w:proofErr w:type="spellStart"/>
      <w:r w:rsidRPr="008F5D9C">
        <w:rPr>
          <w:rFonts w:ascii="Courier New" w:hAnsi="Courier New" w:cs="Courier New"/>
          <w:sz w:val="24"/>
          <w:szCs w:val="24"/>
        </w:rPr>
        <w:t>MLwiN_path</w:t>
      </w:r>
      <w:proofErr w:type="spellEnd"/>
      <w:r w:rsidRPr="008F5D9C">
        <w:rPr>
          <w:rFonts w:ascii="Courier New" w:hAnsi="Courier New" w:cs="Courier New"/>
          <w:sz w:val="24"/>
          <w:szCs w:val="24"/>
        </w:rPr>
        <w:t xml:space="preserve"> C:\Program Files </w:t>
      </w:r>
      <w:r w:rsidR="008F5D9C">
        <w:rPr>
          <w:rFonts w:ascii="Courier New" w:hAnsi="Courier New" w:cs="Courier New"/>
          <w:sz w:val="24"/>
          <w:szCs w:val="24"/>
        </w:rPr>
        <w:t xml:space="preserve">/// </w:t>
      </w:r>
      <w:r w:rsidRPr="008F5D9C">
        <w:rPr>
          <w:rFonts w:ascii="Courier New" w:hAnsi="Courier New" w:cs="Courier New"/>
          <w:sz w:val="24"/>
          <w:szCs w:val="24"/>
        </w:rPr>
        <w:t>(x</w:t>
      </w:r>
      <w:proofErr w:type="gramStart"/>
      <w:r w:rsidRPr="008F5D9C">
        <w:rPr>
          <w:rFonts w:ascii="Courier New" w:hAnsi="Courier New" w:cs="Courier New"/>
          <w:sz w:val="24"/>
          <w:szCs w:val="24"/>
        </w:rPr>
        <w:t>86)\</w:t>
      </w:r>
      <w:proofErr w:type="spellStart"/>
      <w:r w:rsidRPr="008F5D9C">
        <w:rPr>
          <w:rFonts w:ascii="Courier New" w:hAnsi="Courier New" w:cs="Courier New"/>
          <w:sz w:val="24"/>
          <w:szCs w:val="24"/>
        </w:rPr>
        <w:t>MLwiN</w:t>
      </w:r>
      <w:proofErr w:type="spellEnd"/>
      <w:r w:rsidR="008F5D9C">
        <w:rPr>
          <w:rFonts w:ascii="Courier New" w:hAnsi="Courier New" w:cs="Courier New"/>
          <w:sz w:val="24"/>
          <w:szCs w:val="24"/>
        </w:rPr>
        <w:t>\</w:t>
      </w:r>
      <w:r w:rsidRPr="008F5D9C">
        <w:rPr>
          <w:rFonts w:ascii="Courier New" w:hAnsi="Courier New" w:cs="Courier New"/>
          <w:sz w:val="24"/>
          <w:szCs w:val="24"/>
        </w:rPr>
        <w:t>v2.35\i386\MLwiN.exe</w:t>
      </w:r>
      <w:proofErr w:type="gramEnd"/>
    </w:p>
    <w:p w14:paraId="54C8BDCA" w14:textId="77777777" w:rsidR="0094006A" w:rsidRPr="00C655DF" w:rsidRDefault="0094006A" w:rsidP="001303A2">
      <w:pPr>
        <w:rPr>
          <w:rFonts w:ascii="Courier New" w:hAnsi="Courier New" w:cs="Courier New"/>
          <w:sz w:val="24"/>
          <w:szCs w:val="24"/>
        </w:rPr>
      </w:pPr>
      <w:r w:rsidRPr="00C655DF">
        <w:rPr>
          <w:rFonts w:ascii="Courier New" w:hAnsi="Courier New" w:cs="Courier New"/>
          <w:sz w:val="24"/>
          <w:szCs w:val="24"/>
        </w:rPr>
        <w:t>sort subject age</w:t>
      </w:r>
    </w:p>
    <w:p w14:paraId="3425DC87" w14:textId="5EFEF24B" w:rsidR="009B01D3" w:rsidRPr="00C655DF" w:rsidRDefault="009B01D3" w:rsidP="009B01D3">
      <w:pPr>
        <w:rPr>
          <w:rFonts w:ascii="Courier New" w:hAnsi="Courier New" w:cs="Courier New"/>
          <w:sz w:val="24"/>
          <w:szCs w:val="24"/>
        </w:rPr>
      </w:pPr>
      <w:proofErr w:type="spellStart"/>
      <w:r w:rsidRPr="00C655DF">
        <w:rPr>
          <w:rFonts w:ascii="Courier New" w:hAnsi="Courier New" w:cs="Courier New"/>
          <w:sz w:val="24"/>
          <w:szCs w:val="24"/>
        </w:rPr>
        <w:t>runmlwin</w:t>
      </w:r>
      <w:proofErr w:type="spellEnd"/>
      <w:r w:rsidRPr="00C655DF">
        <w:rPr>
          <w:rFonts w:ascii="Courier New" w:hAnsi="Courier New" w:cs="Courier New"/>
          <w:sz w:val="24"/>
          <w:szCs w:val="24"/>
        </w:rPr>
        <w:t xml:space="preserve"> dep cons age16 age16_2 age16_3 female age16xfem </w:t>
      </w:r>
      <w:r w:rsidR="00C655DF">
        <w:rPr>
          <w:rFonts w:ascii="Courier New" w:hAnsi="Courier New" w:cs="Courier New"/>
          <w:sz w:val="24"/>
          <w:szCs w:val="24"/>
        </w:rPr>
        <w:t>///</w:t>
      </w:r>
      <w:r w:rsidR="00C655DF">
        <w:rPr>
          <w:rFonts w:ascii="Courier New" w:hAnsi="Courier New" w:cs="Courier New"/>
          <w:sz w:val="24"/>
          <w:szCs w:val="24"/>
        </w:rPr>
        <w:br/>
      </w:r>
      <w:r w:rsidRPr="00C655DF">
        <w:rPr>
          <w:rFonts w:ascii="Courier New" w:hAnsi="Courier New" w:cs="Courier New"/>
          <w:sz w:val="24"/>
          <w:szCs w:val="24"/>
        </w:rPr>
        <w:t>age16_2xfem age16_3xfem, ///</w:t>
      </w:r>
      <w:r w:rsidRPr="00C655DF">
        <w:rPr>
          <w:rFonts w:ascii="Courier New" w:hAnsi="Courier New" w:cs="Courier New"/>
          <w:sz w:val="24"/>
          <w:szCs w:val="24"/>
        </w:rPr>
        <w:br/>
        <w:t>level2(subject: cons age16 age</w:t>
      </w:r>
      <w:r w:rsidR="00622281" w:rsidRPr="00C655DF">
        <w:rPr>
          <w:rFonts w:ascii="Courier New" w:hAnsi="Courier New" w:cs="Courier New"/>
          <w:sz w:val="24"/>
          <w:szCs w:val="24"/>
        </w:rPr>
        <w:t>16_2 age16_3</w:t>
      </w:r>
      <w:r w:rsidRPr="00C655DF">
        <w:rPr>
          <w:rFonts w:ascii="Courier New" w:hAnsi="Courier New" w:cs="Courier New"/>
          <w:sz w:val="24"/>
          <w:szCs w:val="24"/>
        </w:rPr>
        <w:t>) ///</w:t>
      </w:r>
      <w:r w:rsidRPr="00C655DF">
        <w:rPr>
          <w:rFonts w:ascii="Courier New" w:hAnsi="Courier New" w:cs="Courier New"/>
          <w:sz w:val="24"/>
          <w:szCs w:val="24"/>
        </w:rPr>
        <w:br/>
        <w:t>level1(age: male female, diagonal) ///</w:t>
      </w:r>
      <w:r w:rsidRPr="00C655DF">
        <w:rPr>
          <w:rFonts w:ascii="Courier New" w:hAnsi="Courier New" w:cs="Courier New"/>
          <w:sz w:val="24"/>
          <w:szCs w:val="24"/>
        </w:rPr>
        <w:br/>
      </w:r>
      <w:proofErr w:type="spellStart"/>
      <w:r w:rsidRPr="00C655DF">
        <w:rPr>
          <w:rFonts w:ascii="Courier New" w:hAnsi="Courier New" w:cs="Courier New"/>
          <w:sz w:val="24"/>
          <w:szCs w:val="24"/>
        </w:rPr>
        <w:t>nopause</w:t>
      </w:r>
      <w:proofErr w:type="spellEnd"/>
    </w:p>
    <w:p w14:paraId="2B8A0155" w14:textId="77777777" w:rsidR="0094006A" w:rsidRPr="00C655DF" w:rsidRDefault="005B783B" w:rsidP="001303A2">
      <w:pPr>
        <w:rPr>
          <w:rFonts w:ascii="Courier New" w:hAnsi="Courier New" w:cs="Courier New"/>
          <w:sz w:val="24"/>
          <w:szCs w:val="24"/>
        </w:rPr>
      </w:pPr>
      <w:proofErr w:type="spellStart"/>
      <w:r w:rsidRPr="00C655DF">
        <w:rPr>
          <w:rFonts w:ascii="Courier New" w:hAnsi="Courier New" w:cs="Courier New"/>
          <w:sz w:val="24"/>
          <w:szCs w:val="24"/>
        </w:rPr>
        <w:t>runmlwin</w:t>
      </w:r>
      <w:proofErr w:type="spellEnd"/>
      <w:r w:rsidR="00B652D4" w:rsidRPr="00C655DF">
        <w:rPr>
          <w:rFonts w:ascii="Courier New" w:hAnsi="Courier New" w:cs="Courier New"/>
          <w:sz w:val="24"/>
          <w:szCs w:val="24"/>
        </w:rPr>
        <w:t>,</w:t>
      </w:r>
      <w:r w:rsidR="009B01D3" w:rsidRPr="00C655DF">
        <w:rPr>
          <w:rFonts w:ascii="Courier New" w:hAnsi="Courier New" w:cs="Courier New"/>
          <w:sz w:val="24"/>
          <w:szCs w:val="24"/>
        </w:rPr>
        <w:t xml:space="preserve"> </w:t>
      </w:r>
      <w:proofErr w:type="spellStart"/>
      <w:r w:rsidR="009B01D3" w:rsidRPr="00C655DF">
        <w:rPr>
          <w:rFonts w:ascii="Courier New" w:hAnsi="Courier New" w:cs="Courier New"/>
          <w:sz w:val="24"/>
          <w:szCs w:val="24"/>
        </w:rPr>
        <w:t>corr</w:t>
      </w:r>
      <w:proofErr w:type="spellEnd"/>
      <w:r w:rsidR="009700AB" w:rsidRPr="00C655DF">
        <w:rPr>
          <w:rFonts w:ascii="Courier New" w:hAnsi="Courier New" w:cs="Courier New"/>
          <w:sz w:val="24"/>
          <w:szCs w:val="24"/>
        </w:rPr>
        <w:br/>
      </w:r>
      <w:proofErr w:type="spellStart"/>
      <w:r w:rsidR="009700AB" w:rsidRPr="00C655DF">
        <w:rPr>
          <w:rFonts w:ascii="Courier New" w:hAnsi="Courier New" w:cs="Courier New"/>
          <w:sz w:val="24"/>
          <w:szCs w:val="24"/>
        </w:rPr>
        <w:t>estat</w:t>
      </w:r>
      <w:proofErr w:type="spellEnd"/>
      <w:r w:rsidR="009700AB" w:rsidRPr="00C655DF">
        <w:rPr>
          <w:rFonts w:ascii="Courier New" w:hAnsi="Courier New" w:cs="Courier New"/>
          <w:sz w:val="24"/>
          <w:szCs w:val="24"/>
        </w:rPr>
        <w:t xml:space="preserve"> </w:t>
      </w:r>
      <w:proofErr w:type="spellStart"/>
      <w:r w:rsidR="009700AB" w:rsidRPr="00C655DF">
        <w:rPr>
          <w:rFonts w:ascii="Courier New" w:hAnsi="Courier New" w:cs="Courier New"/>
          <w:sz w:val="24"/>
          <w:szCs w:val="24"/>
        </w:rPr>
        <w:t>ic</w:t>
      </w:r>
      <w:proofErr w:type="spellEnd"/>
      <w:r w:rsidR="009700AB" w:rsidRPr="00C655DF">
        <w:rPr>
          <w:rFonts w:ascii="Courier New" w:hAnsi="Courier New" w:cs="Courier New"/>
          <w:sz w:val="24"/>
          <w:szCs w:val="24"/>
        </w:rPr>
        <w:br/>
      </w:r>
      <w:r w:rsidR="00BB68F3" w:rsidRPr="00C655DF">
        <w:rPr>
          <w:rFonts w:ascii="Courier New" w:hAnsi="Courier New" w:cs="Courier New"/>
          <w:sz w:val="24"/>
          <w:szCs w:val="24"/>
        </w:rPr>
        <w:t>estimates</w:t>
      </w:r>
      <w:r w:rsidR="00914A93" w:rsidRPr="00C655DF">
        <w:rPr>
          <w:rFonts w:ascii="Courier New" w:hAnsi="Courier New" w:cs="Courier New"/>
          <w:sz w:val="24"/>
          <w:szCs w:val="24"/>
        </w:rPr>
        <w:t xml:space="preserve"> save “</w:t>
      </w:r>
      <w:proofErr w:type="spellStart"/>
      <w:proofErr w:type="gramStart"/>
      <w:r w:rsidR="00914A93" w:rsidRPr="00C655DF">
        <w:rPr>
          <w:rFonts w:ascii="Courier New" w:hAnsi="Courier New" w:cs="Courier New"/>
          <w:sz w:val="24"/>
          <w:szCs w:val="24"/>
        </w:rPr>
        <w:t>unadjusted.ster</w:t>
      </w:r>
      <w:proofErr w:type="spellEnd"/>
      <w:proofErr w:type="gramEnd"/>
      <w:r w:rsidR="00914A93" w:rsidRPr="00C655DF">
        <w:rPr>
          <w:rFonts w:ascii="Courier New" w:hAnsi="Courier New" w:cs="Courier New"/>
          <w:sz w:val="24"/>
          <w:szCs w:val="24"/>
        </w:rPr>
        <w:t>”</w:t>
      </w:r>
    </w:p>
    <w:p w14:paraId="6861EEFF" w14:textId="15F133D4" w:rsidR="00873AF3" w:rsidRPr="00127AB4" w:rsidRDefault="00873AF3" w:rsidP="001303A2">
      <w:pPr>
        <w:rPr>
          <w:rFonts w:ascii="Times New Roman" w:hAnsi="Times New Roman" w:cs="Times New Roman"/>
          <w:i/>
          <w:sz w:val="24"/>
          <w:szCs w:val="24"/>
        </w:rPr>
      </w:pPr>
      <w:r w:rsidRPr="00127AB4">
        <w:rPr>
          <w:rFonts w:ascii="Times New Roman" w:hAnsi="Times New Roman" w:cs="Times New Roman"/>
          <w:i/>
          <w:sz w:val="24"/>
          <w:szCs w:val="24"/>
        </w:rPr>
        <w:t>*You can calculate the male and female variance and see if they differ. You can do this by *telling STATA to return the parameters that are stored in the local memory. Then take these *parameters into your equations</w:t>
      </w:r>
      <w:r w:rsidR="00B71E43">
        <w:rPr>
          <w:rFonts w:ascii="Times New Roman" w:hAnsi="Times New Roman" w:cs="Times New Roman"/>
          <w:i/>
          <w:sz w:val="24"/>
          <w:szCs w:val="24"/>
        </w:rPr>
        <w:t>.</w:t>
      </w:r>
    </w:p>
    <w:p w14:paraId="101A93AB" w14:textId="77777777" w:rsidR="00873AF3" w:rsidRPr="002838FD" w:rsidRDefault="00873AF3" w:rsidP="00873AF3">
      <w:pPr>
        <w:rPr>
          <w:rFonts w:ascii="Courier New" w:hAnsi="Courier New" w:cs="Courier New"/>
          <w:sz w:val="24"/>
          <w:szCs w:val="24"/>
        </w:rPr>
      </w:pPr>
      <w:proofErr w:type="spellStart"/>
      <w:r w:rsidRPr="002838FD">
        <w:rPr>
          <w:rFonts w:ascii="Courier New" w:hAnsi="Courier New" w:cs="Courier New"/>
          <w:sz w:val="24"/>
          <w:szCs w:val="24"/>
        </w:rPr>
        <w:t>ereturn</w:t>
      </w:r>
      <w:proofErr w:type="spellEnd"/>
      <w:r w:rsidRPr="002838FD">
        <w:rPr>
          <w:rFonts w:ascii="Courier New" w:hAnsi="Courier New" w:cs="Courier New"/>
          <w:sz w:val="24"/>
          <w:szCs w:val="24"/>
        </w:rPr>
        <w:t xml:space="preserve"> list</w:t>
      </w:r>
      <w:r w:rsidRPr="002838FD">
        <w:rPr>
          <w:rFonts w:ascii="Courier New" w:hAnsi="Courier New" w:cs="Courier New"/>
          <w:sz w:val="24"/>
          <w:szCs w:val="24"/>
        </w:rPr>
        <w:br/>
        <w:t>matrix list e(b)</w:t>
      </w:r>
    </w:p>
    <w:p w14:paraId="669FB13B" w14:textId="58E1CB18" w:rsidR="00873AF3" w:rsidRPr="002838FD" w:rsidRDefault="00873AF3" w:rsidP="00873AF3">
      <w:pPr>
        <w:rPr>
          <w:rFonts w:ascii="Courier New" w:hAnsi="Courier New" w:cs="Courier New"/>
          <w:sz w:val="24"/>
          <w:szCs w:val="24"/>
        </w:rPr>
      </w:pPr>
      <w:proofErr w:type="spellStart"/>
      <w:r w:rsidRPr="002838FD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2838FD">
        <w:rPr>
          <w:rFonts w:ascii="Courier New" w:hAnsi="Courier New" w:cs="Courier New"/>
          <w:sz w:val="24"/>
          <w:szCs w:val="24"/>
        </w:rPr>
        <w:t xml:space="preserve"> (Male_VPC_xis0: [RP</w:t>
      </w:r>
      <w:proofErr w:type="gramStart"/>
      <w:r w:rsidRPr="002838FD">
        <w:rPr>
          <w:rFonts w:ascii="Courier New" w:hAnsi="Courier New" w:cs="Courier New"/>
          <w:sz w:val="24"/>
          <w:szCs w:val="24"/>
        </w:rPr>
        <w:t>2]var</w:t>
      </w:r>
      <w:proofErr w:type="gramEnd"/>
      <w:r w:rsidRPr="002838FD">
        <w:rPr>
          <w:rFonts w:ascii="Courier New" w:hAnsi="Courier New" w:cs="Courier New"/>
          <w:sz w:val="24"/>
          <w:szCs w:val="24"/>
        </w:rPr>
        <w:t xml:space="preserve">(cons)/([RP2]var(cons) </w:t>
      </w:r>
      <w:r w:rsidR="002838FD">
        <w:rPr>
          <w:rFonts w:ascii="Courier New" w:hAnsi="Courier New" w:cs="Courier New"/>
          <w:sz w:val="24"/>
          <w:szCs w:val="24"/>
        </w:rPr>
        <w:t>///</w:t>
      </w:r>
      <w:r w:rsidR="002838FD">
        <w:rPr>
          <w:rFonts w:ascii="Courier New" w:hAnsi="Courier New" w:cs="Courier New"/>
          <w:sz w:val="24"/>
          <w:szCs w:val="24"/>
        </w:rPr>
        <w:br/>
      </w:r>
      <w:r w:rsidRPr="002838FD">
        <w:rPr>
          <w:rFonts w:ascii="Courier New" w:hAnsi="Courier New" w:cs="Courier New"/>
          <w:sz w:val="24"/>
          <w:szCs w:val="24"/>
        </w:rPr>
        <w:t>+ [RP1]var(male)))</w:t>
      </w:r>
      <w:r w:rsidRPr="002838FD">
        <w:rPr>
          <w:rFonts w:ascii="Courier New" w:hAnsi="Courier New" w:cs="Courier New"/>
          <w:sz w:val="24"/>
          <w:szCs w:val="24"/>
        </w:rPr>
        <w:br/>
        <w:t>test [RP1]var(female) = [RP1]var(male)</w:t>
      </w:r>
    </w:p>
    <w:p w14:paraId="175F016C" w14:textId="615E1B10" w:rsidR="002D0DF8" w:rsidRPr="008A0E70" w:rsidRDefault="0062032B" w:rsidP="001303A2">
      <w:pPr>
        <w:rPr>
          <w:rFonts w:ascii="Times New Roman" w:hAnsi="Times New Roman" w:cs="Times New Roman"/>
          <w:i/>
          <w:sz w:val="24"/>
          <w:szCs w:val="24"/>
        </w:rPr>
      </w:pPr>
      <w:r w:rsidRPr="008A0E70">
        <w:rPr>
          <w:rFonts w:ascii="Times New Roman" w:hAnsi="Times New Roman" w:cs="Times New Roman"/>
          <w:i/>
          <w:sz w:val="24"/>
          <w:szCs w:val="24"/>
        </w:rPr>
        <w:t>*</w:t>
      </w:r>
      <w:r w:rsidR="00986628" w:rsidRPr="008A0E70">
        <w:rPr>
          <w:rFonts w:ascii="Times New Roman" w:hAnsi="Times New Roman" w:cs="Times New Roman"/>
          <w:i/>
          <w:sz w:val="24"/>
          <w:szCs w:val="24"/>
        </w:rPr>
        <w:t>You can plot the trajectories here using the predict command</w:t>
      </w:r>
      <w:r w:rsidR="00B71E43">
        <w:rPr>
          <w:rFonts w:ascii="Times New Roman" w:hAnsi="Times New Roman" w:cs="Times New Roman"/>
          <w:i/>
          <w:sz w:val="24"/>
          <w:szCs w:val="24"/>
        </w:rPr>
        <w:t>.</w:t>
      </w:r>
    </w:p>
    <w:p w14:paraId="32C64FAC" w14:textId="76A9C9A9" w:rsidR="00986628" w:rsidRDefault="002D0DF8" w:rsidP="002D0DF8">
      <w:pPr>
        <w:rPr>
          <w:rFonts w:ascii="Courier New" w:hAnsi="Courier New" w:cs="Courier New"/>
          <w:sz w:val="24"/>
          <w:szCs w:val="24"/>
        </w:rPr>
      </w:pPr>
      <w:r w:rsidRPr="00306F46">
        <w:rPr>
          <w:rFonts w:ascii="Courier New" w:hAnsi="Courier New" w:cs="Courier New"/>
          <w:sz w:val="24"/>
          <w:szCs w:val="24"/>
        </w:rPr>
        <w:t xml:space="preserve">predict </w:t>
      </w:r>
      <w:proofErr w:type="spellStart"/>
      <w:r w:rsidRPr="00306F46">
        <w:rPr>
          <w:rFonts w:ascii="Courier New" w:hAnsi="Courier New" w:cs="Courier New"/>
          <w:sz w:val="24"/>
          <w:szCs w:val="24"/>
        </w:rPr>
        <w:t>predcub</w:t>
      </w:r>
      <w:proofErr w:type="spellEnd"/>
      <w:r w:rsidRPr="00306F46">
        <w:rPr>
          <w:rFonts w:ascii="Courier New" w:hAnsi="Courier New" w:cs="Courier New"/>
          <w:sz w:val="24"/>
          <w:szCs w:val="24"/>
        </w:rPr>
        <w:br/>
        <w:t>sort age</w:t>
      </w:r>
      <w:r w:rsidRPr="00306F46">
        <w:rPr>
          <w:rFonts w:ascii="Courier New" w:hAnsi="Courier New" w:cs="Courier New"/>
          <w:sz w:val="24"/>
          <w:szCs w:val="24"/>
        </w:rPr>
        <w:br/>
        <w:t xml:space="preserve">line </w:t>
      </w:r>
      <w:proofErr w:type="spellStart"/>
      <w:r w:rsidRPr="00306F46">
        <w:rPr>
          <w:rFonts w:ascii="Courier New" w:hAnsi="Courier New" w:cs="Courier New"/>
          <w:sz w:val="24"/>
          <w:szCs w:val="24"/>
        </w:rPr>
        <w:t>predcub</w:t>
      </w:r>
      <w:proofErr w:type="spellEnd"/>
      <w:r w:rsidRPr="00306F46">
        <w:rPr>
          <w:rFonts w:ascii="Courier New" w:hAnsi="Courier New" w:cs="Courier New"/>
          <w:sz w:val="24"/>
          <w:szCs w:val="24"/>
        </w:rPr>
        <w:t xml:space="preserve"> age if female==1, </w:t>
      </w:r>
      <w:proofErr w:type="spellStart"/>
      <w:r w:rsidRPr="00306F46">
        <w:rPr>
          <w:rFonts w:ascii="Courier New" w:hAnsi="Courier New" w:cs="Courier New"/>
          <w:sz w:val="24"/>
          <w:szCs w:val="24"/>
        </w:rPr>
        <w:t>lpattern</w:t>
      </w:r>
      <w:proofErr w:type="spellEnd"/>
      <w:r w:rsidRPr="00306F46">
        <w:rPr>
          <w:rFonts w:ascii="Courier New" w:hAnsi="Courier New" w:cs="Courier New"/>
          <w:sz w:val="24"/>
          <w:szCs w:val="24"/>
        </w:rPr>
        <w:t>(solid) || ///</w:t>
      </w:r>
      <w:r w:rsidRPr="00306F46">
        <w:rPr>
          <w:rFonts w:ascii="Courier New" w:hAnsi="Courier New" w:cs="Courier New"/>
          <w:sz w:val="24"/>
          <w:szCs w:val="24"/>
        </w:rPr>
        <w:br/>
        <w:t xml:space="preserve">line predcub2 age if female==0, </w:t>
      </w:r>
      <w:proofErr w:type="spellStart"/>
      <w:r w:rsidRPr="00306F46">
        <w:rPr>
          <w:rFonts w:ascii="Courier New" w:hAnsi="Courier New" w:cs="Courier New"/>
          <w:sz w:val="24"/>
          <w:szCs w:val="24"/>
        </w:rPr>
        <w:t>lpattern</w:t>
      </w:r>
      <w:proofErr w:type="spellEnd"/>
      <w:r w:rsidRPr="00306F46">
        <w:rPr>
          <w:rFonts w:ascii="Courier New" w:hAnsi="Courier New" w:cs="Courier New"/>
          <w:sz w:val="24"/>
          <w:szCs w:val="24"/>
        </w:rPr>
        <w:t>(dash)||, ///</w:t>
      </w:r>
      <w:r w:rsidRPr="00306F46">
        <w:rPr>
          <w:rFonts w:ascii="Courier New" w:hAnsi="Courier New" w:cs="Courier New"/>
          <w:sz w:val="24"/>
          <w:szCs w:val="24"/>
        </w:rPr>
        <w:br/>
      </w:r>
      <w:proofErr w:type="spellStart"/>
      <w:proofErr w:type="gramStart"/>
      <w:r w:rsidRPr="00306F46">
        <w:rPr>
          <w:rFonts w:ascii="Courier New" w:hAnsi="Courier New" w:cs="Courier New"/>
          <w:sz w:val="24"/>
          <w:szCs w:val="24"/>
        </w:rPr>
        <w:t>ytitle</w:t>
      </w:r>
      <w:proofErr w:type="spellEnd"/>
      <w:r w:rsidRPr="00306F46">
        <w:rPr>
          <w:rFonts w:ascii="Courier New" w:hAnsi="Courier New" w:cs="Courier New"/>
          <w:sz w:val="24"/>
          <w:szCs w:val="24"/>
        </w:rPr>
        <w:t>(</w:t>
      </w:r>
      <w:proofErr w:type="gramEnd"/>
      <w:r w:rsidRPr="00306F46">
        <w:rPr>
          <w:rFonts w:ascii="Courier New" w:hAnsi="Courier New" w:cs="Courier New"/>
          <w:sz w:val="24"/>
          <w:szCs w:val="24"/>
        </w:rPr>
        <w:t>"Depressive Symptoms Score") ///</w:t>
      </w:r>
      <w:r w:rsidRPr="00306F46">
        <w:rPr>
          <w:rFonts w:ascii="Courier New" w:hAnsi="Courier New" w:cs="Courier New"/>
          <w:sz w:val="24"/>
          <w:szCs w:val="24"/>
        </w:rPr>
        <w:br/>
        <w:t>legend(label(1 "Female (Unadjusted)")</w:t>
      </w:r>
      <w:r w:rsidR="00306F46">
        <w:rPr>
          <w:rFonts w:ascii="Courier New" w:hAnsi="Courier New" w:cs="Courier New"/>
          <w:sz w:val="24"/>
          <w:szCs w:val="24"/>
        </w:rPr>
        <w:t xml:space="preserve"> ///</w:t>
      </w:r>
      <w:r w:rsidRPr="00306F46">
        <w:rPr>
          <w:rFonts w:ascii="Courier New" w:hAnsi="Courier New" w:cs="Courier New"/>
          <w:sz w:val="24"/>
          <w:szCs w:val="24"/>
        </w:rPr>
        <w:t xml:space="preserve"> </w:t>
      </w:r>
      <w:r w:rsidR="00306F46">
        <w:rPr>
          <w:rFonts w:ascii="Courier New" w:hAnsi="Courier New" w:cs="Courier New"/>
          <w:sz w:val="24"/>
          <w:szCs w:val="24"/>
        </w:rPr>
        <w:br/>
      </w:r>
      <w:r w:rsidRPr="00306F46">
        <w:rPr>
          <w:rFonts w:ascii="Courier New" w:hAnsi="Courier New" w:cs="Courier New"/>
          <w:sz w:val="24"/>
          <w:szCs w:val="24"/>
        </w:rPr>
        <w:t>label(2 "Male (Unadjusted)"))</w:t>
      </w:r>
    </w:p>
    <w:p w14:paraId="5C209E2B" w14:textId="2D51D82B" w:rsidR="00103E83" w:rsidRDefault="00103E83" w:rsidP="00103E83">
      <w:pPr>
        <w:rPr>
          <w:rFonts w:ascii="Times New Roman" w:hAnsi="Times New Roman" w:cs="Times New Roman"/>
          <w:i/>
          <w:sz w:val="24"/>
          <w:szCs w:val="24"/>
        </w:rPr>
      </w:pPr>
      <w:r w:rsidRPr="008A0E70">
        <w:rPr>
          <w:rFonts w:ascii="Times New Roman" w:hAnsi="Times New Roman" w:cs="Times New Roman"/>
          <w:i/>
          <w:sz w:val="24"/>
          <w:szCs w:val="24"/>
        </w:rPr>
        <w:t>*</w:t>
      </w:r>
      <w:r>
        <w:rPr>
          <w:rFonts w:ascii="Times New Roman" w:hAnsi="Times New Roman" w:cs="Times New Roman"/>
          <w:i/>
          <w:sz w:val="24"/>
          <w:szCs w:val="24"/>
        </w:rPr>
        <w:t>You can compare the</w:t>
      </w:r>
      <w:r w:rsidR="0058786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558C4">
        <w:rPr>
          <w:rFonts w:ascii="Times New Roman" w:hAnsi="Times New Roman" w:cs="Times New Roman"/>
          <w:i/>
          <w:sz w:val="24"/>
          <w:szCs w:val="24"/>
        </w:rPr>
        <w:t>male and female</w:t>
      </w:r>
      <w:r w:rsidR="00587867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trajectories </w:t>
      </w:r>
      <w:r w:rsidR="00587867">
        <w:rPr>
          <w:rFonts w:ascii="Times New Roman" w:hAnsi="Times New Roman" w:cs="Times New Roman"/>
          <w:i/>
          <w:sz w:val="24"/>
          <w:szCs w:val="24"/>
        </w:rPr>
        <w:t xml:space="preserve">using the delta method. First compare </w:t>
      </w:r>
      <w:r w:rsidR="00F558C4">
        <w:rPr>
          <w:rFonts w:ascii="Times New Roman" w:hAnsi="Times New Roman" w:cs="Times New Roman"/>
          <w:i/>
          <w:sz w:val="24"/>
          <w:szCs w:val="24"/>
        </w:rPr>
        <w:t>*</w:t>
      </w:r>
      <w:r w:rsidR="00587867">
        <w:rPr>
          <w:rFonts w:ascii="Times New Roman" w:hAnsi="Times New Roman" w:cs="Times New Roman"/>
          <w:i/>
          <w:sz w:val="24"/>
          <w:szCs w:val="24"/>
        </w:rPr>
        <w:t>the intercepts (</w:t>
      </w:r>
      <w:r w:rsidR="00484A32">
        <w:rPr>
          <w:rFonts w:ascii="Times New Roman" w:hAnsi="Times New Roman" w:cs="Times New Roman"/>
          <w:i/>
          <w:sz w:val="24"/>
          <w:szCs w:val="24"/>
        </w:rPr>
        <w:t xml:space="preserve">which are </w:t>
      </w:r>
      <w:proofErr w:type="spellStart"/>
      <w:r w:rsidR="00484A32">
        <w:rPr>
          <w:rFonts w:ascii="Times New Roman" w:hAnsi="Times New Roman" w:cs="Times New Roman"/>
          <w:i/>
          <w:sz w:val="24"/>
          <w:szCs w:val="24"/>
        </w:rPr>
        <w:t>centered</w:t>
      </w:r>
      <w:proofErr w:type="spellEnd"/>
      <w:r w:rsidR="00484A32">
        <w:rPr>
          <w:rFonts w:ascii="Times New Roman" w:hAnsi="Times New Roman" w:cs="Times New Roman"/>
          <w:i/>
          <w:sz w:val="24"/>
          <w:szCs w:val="24"/>
        </w:rPr>
        <w:t xml:space="preserve"> to </w:t>
      </w:r>
      <w:r w:rsidR="00587867">
        <w:rPr>
          <w:rFonts w:ascii="Times New Roman" w:hAnsi="Times New Roman" w:cs="Times New Roman"/>
          <w:i/>
          <w:sz w:val="24"/>
          <w:szCs w:val="24"/>
        </w:rPr>
        <w:t>approximately 16 years old).</w:t>
      </w:r>
    </w:p>
    <w:p w14:paraId="6AAA5838" w14:textId="4723FF76" w:rsidR="00103E83" w:rsidRDefault="0032665B" w:rsidP="0032665B">
      <w:pPr>
        <w:rPr>
          <w:rFonts w:ascii="Courier New" w:hAnsi="Courier New" w:cs="Courier New"/>
          <w:sz w:val="24"/>
          <w:szCs w:val="24"/>
        </w:rPr>
      </w:pPr>
      <w:r w:rsidRPr="0032665B">
        <w:rPr>
          <w:rFonts w:ascii="Courier New" w:hAnsi="Courier New" w:cs="Courier New"/>
          <w:sz w:val="24"/>
          <w:szCs w:val="24"/>
        </w:rPr>
        <w:t>estimates use "</w:t>
      </w:r>
      <w:proofErr w:type="spellStart"/>
      <w:proofErr w:type="gramStart"/>
      <w:r w:rsidRPr="0032665B">
        <w:rPr>
          <w:rFonts w:ascii="Courier New" w:hAnsi="Courier New" w:cs="Courier New"/>
          <w:sz w:val="24"/>
          <w:szCs w:val="24"/>
        </w:rPr>
        <w:t>unadjusted.ster</w:t>
      </w:r>
      <w:proofErr w:type="spellEnd"/>
      <w:proofErr w:type="gramEnd"/>
      <w:r w:rsidRPr="0032665B">
        <w:rPr>
          <w:rFonts w:ascii="Courier New" w:hAnsi="Courier New" w:cs="Courier New"/>
          <w:sz w:val="24"/>
          <w:szCs w:val="24"/>
        </w:rPr>
        <w:t>"</w:t>
      </w:r>
      <w:r>
        <w:rPr>
          <w:rFonts w:ascii="Courier New" w:hAnsi="Courier New" w:cs="Courier New"/>
          <w:sz w:val="24"/>
          <w:szCs w:val="24"/>
        </w:rPr>
        <w:br/>
      </w:r>
      <w:proofErr w:type="spellStart"/>
      <w:r w:rsidRPr="0032665B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32665B">
        <w:rPr>
          <w:rFonts w:ascii="Courier New" w:hAnsi="Courier New" w:cs="Courier New"/>
          <w:sz w:val="24"/>
          <w:szCs w:val="24"/>
        </w:rPr>
        <w:t xml:space="preserve"> ///</w:t>
      </w:r>
      <w:r>
        <w:rPr>
          <w:rFonts w:ascii="Courier New" w:hAnsi="Courier New" w:cs="Courier New"/>
          <w:sz w:val="24"/>
          <w:szCs w:val="24"/>
        </w:rPr>
        <w:br/>
      </w:r>
      <w:r w:rsidRPr="0032665B">
        <w:rPr>
          <w:rFonts w:ascii="Courier New" w:hAnsi="Courier New" w:cs="Courier New"/>
          <w:sz w:val="24"/>
          <w:szCs w:val="24"/>
        </w:rPr>
        <w:t>(male: _b[cons]) ///</w:t>
      </w:r>
      <w:r>
        <w:rPr>
          <w:rFonts w:ascii="Courier New" w:hAnsi="Courier New" w:cs="Courier New"/>
          <w:sz w:val="24"/>
          <w:szCs w:val="24"/>
        </w:rPr>
        <w:br/>
      </w:r>
      <w:r w:rsidRPr="0032665B">
        <w:rPr>
          <w:rFonts w:ascii="Courier New" w:hAnsi="Courier New" w:cs="Courier New"/>
          <w:sz w:val="24"/>
          <w:szCs w:val="24"/>
        </w:rPr>
        <w:lastRenderedPageBreak/>
        <w:t>(female: _b[cons]</w:t>
      </w:r>
      <w:r>
        <w:rPr>
          <w:rFonts w:ascii="Courier New" w:hAnsi="Courier New" w:cs="Courier New"/>
          <w:sz w:val="24"/>
          <w:szCs w:val="24"/>
        </w:rPr>
        <w:t xml:space="preserve"> </w:t>
      </w:r>
      <w:r w:rsidRPr="0032665B">
        <w:rPr>
          <w:rFonts w:ascii="Courier New" w:hAnsi="Courier New" w:cs="Courier New"/>
          <w:sz w:val="24"/>
          <w:szCs w:val="24"/>
        </w:rPr>
        <w:t>+</w:t>
      </w:r>
      <w:r>
        <w:rPr>
          <w:rFonts w:ascii="Courier New" w:hAnsi="Courier New" w:cs="Courier New"/>
          <w:sz w:val="24"/>
          <w:szCs w:val="24"/>
        </w:rPr>
        <w:t xml:space="preserve"> </w:t>
      </w:r>
      <w:r w:rsidRPr="0032665B">
        <w:rPr>
          <w:rFonts w:ascii="Courier New" w:hAnsi="Courier New" w:cs="Courier New"/>
          <w:sz w:val="24"/>
          <w:szCs w:val="24"/>
        </w:rPr>
        <w:t>_b[female]) ///</w:t>
      </w:r>
      <w:r>
        <w:rPr>
          <w:rFonts w:ascii="Courier New" w:hAnsi="Courier New" w:cs="Courier New"/>
          <w:sz w:val="24"/>
          <w:szCs w:val="24"/>
        </w:rPr>
        <w:br/>
      </w:r>
      <w:r w:rsidRPr="0032665B">
        <w:rPr>
          <w:rFonts w:ascii="Courier New" w:hAnsi="Courier New" w:cs="Courier New"/>
          <w:sz w:val="24"/>
          <w:szCs w:val="24"/>
        </w:rPr>
        <w:t>, post</w:t>
      </w:r>
      <w:r>
        <w:rPr>
          <w:rFonts w:ascii="Courier New" w:hAnsi="Courier New" w:cs="Courier New"/>
          <w:sz w:val="24"/>
          <w:szCs w:val="24"/>
        </w:rPr>
        <w:br/>
      </w:r>
      <w:proofErr w:type="spellStart"/>
      <w:r w:rsidRPr="0032665B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32665B">
        <w:rPr>
          <w:rFonts w:ascii="Courier New" w:hAnsi="Courier New" w:cs="Courier New"/>
          <w:sz w:val="24"/>
          <w:szCs w:val="24"/>
        </w:rPr>
        <w:t xml:space="preserve"> (difference: _b[male] - _b[female])</w:t>
      </w:r>
    </w:p>
    <w:p w14:paraId="4B0C1E85" w14:textId="724126DA" w:rsidR="00261F1D" w:rsidRDefault="00261F1D" w:rsidP="0032665B">
      <w:pPr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*You can then compare</w:t>
      </w:r>
      <w:r w:rsidR="00F558C4">
        <w:rPr>
          <w:rFonts w:ascii="Times New Roman" w:hAnsi="Times New Roman" w:cs="Times New Roman"/>
          <w:i/>
          <w:sz w:val="24"/>
          <w:szCs w:val="24"/>
        </w:rPr>
        <w:t xml:space="preserve"> sex differences for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558C4">
        <w:rPr>
          <w:rFonts w:ascii="Times New Roman" w:hAnsi="Times New Roman" w:cs="Times New Roman"/>
          <w:i/>
          <w:sz w:val="24"/>
          <w:szCs w:val="24"/>
        </w:rPr>
        <w:t>the linear, quadratic and cubic terms</w:t>
      </w:r>
      <w:r w:rsidR="00B71E43">
        <w:rPr>
          <w:rFonts w:ascii="Times New Roman" w:hAnsi="Times New Roman" w:cs="Times New Roman"/>
          <w:i/>
          <w:sz w:val="24"/>
          <w:szCs w:val="24"/>
        </w:rPr>
        <w:t>.</w:t>
      </w:r>
      <w:r w:rsidR="00F558C4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7848142C" w14:textId="3DF5C731" w:rsidR="00F558C4" w:rsidRDefault="00F558C4" w:rsidP="0032665B">
      <w:pPr>
        <w:rPr>
          <w:rFonts w:ascii="Courier New" w:hAnsi="Courier New" w:cs="Courier New"/>
          <w:sz w:val="24"/>
          <w:szCs w:val="24"/>
        </w:rPr>
      </w:pPr>
      <w:r w:rsidRPr="00F558C4">
        <w:rPr>
          <w:rFonts w:ascii="Courier New" w:hAnsi="Courier New" w:cs="Courier New"/>
          <w:sz w:val="24"/>
          <w:szCs w:val="24"/>
        </w:rPr>
        <w:t>estimates use "</w:t>
      </w:r>
      <w:proofErr w:type="spellStart"/>
      <w:proofErr w:type="gramStart"/>
      <w:r w:rsidRPr="00F558C4">
        <w:rPr>
          <w:rFonts w:ascii="Courier New" w:hAnsi="Courier New" w:cs="Courier New"/>
          <w:sz w:val="24"/>
          <w:szCs w:val="24"/>
        </w:rPr>
        <w:t>unadjusted.ster</w:t>
      </w:r>
      <w:proofErr w:type="spellEnd"/>
      <w:proofErr w:type="gramEnd"/>
      <w:r w:rsidRPr="00F558C4">
        <w:rPr>
          <w:rFonts w:ascii="Courier New" w:hAnsi="Courier New" w:cs="Courier New"/>
          <w:sz w:val="24"/>
          <w:szCs w:val="24"/>
        </w:rPr>
        <w:t>"</w:t>
      </w:r>
    </w:p>
    <w:p w14:paraId="18E78256" w14:textId="613E49F9" w:rsidR="00F558C4" w:rsidRDefault="00F558C4" w:rsidP="00F558C4">
      <w:pPr>
        <w:rPr>
          <w:rFonts w:ascii="Courier New" w:hAnsi="Courier New" w:cs="Courier New"/>
          <w:sz w:val="24"/>
          <w:szCs w:val="24"/>
        </w:rPr>
      </w:pPr>
      <w:proofErr w:type="spellStart"/>
      <w:r w:rsidRPr="00F558C4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F558C4">
        <w:rPr>
          <w:rFonts w:ascii="Courier New" w:hAnsi="Courier New" w:cs="Courier New"/>
          <w:sz w:val="24"/>
          <w:szCs w:val="24"/>
        </w:rPr>
        <w:t xml:space="preserve"> ///</w:t>
      </w:r>
      <w:r>
        <w:rPr>
          <w:rFonts w:ascii="Courier New" w:hAnsi="Courier New" w:cs="Courier New"/>
          <w:sz w:val="24"/>
          <w:szCs w:val="24"/>
        </w:rPr>
        <w:br/>
      </w:r>
      <w:r w:rsidRPr="00F558C4">
        <w:rPr>
          <w:rFonts w:ascii="Courier New" w:hAnsi="Courier New" w:cs="Courier New"/>
          <w:sz w:val="24"/>
          <w:szCs w:val="24"/>
        </w:rPr>
        <w:t>(male: _b[age16]) ///</w:t>
      </w:r>
      <w:r>
        <w:rPr>
          <w:rFonts w:ascii="Courier New" w:hAnsi="Courier New" w:cs="Courier New"/>
          <w:sz w:val="24"/>
          <w:szCs w:val="24"/>
        </w:rPr>
        <w:br/>
      </w:r>
      <w:r w:rsidRPr="00F558C4">
        <w:rPr>
          <w:rFonts w:ascii="Courier New" w:hAnsi="Courier New" w:cs="Courier New"/>
          <w:sz w:val="24"/>
          <w:szCs w:val="24"/>
        </w:rPr>
        <w:t>(female: _b[age16] + _b[age16xfem]) ///</w:t>
      </w:r>
      <w:r>
        <w:rPr>
          <w:rFonts w:ascii="Courier New" w:hAnsi="Courier New" w:cs="Courier New"/>
          <w:sz w:val="24"/>
          <w:szCs w:val="24"/>
        </w:rPr>
        <w:br/>
      </w:r>
      <w:r w:rsidRPr="00F558C4">
        <w:rPr>
          <w:rFonts w:ascii="Courier New" w:hAnsi="Courier New" w:cs="Courier New"/>
          <w:sz w:val="24"/>
          <w:szCs w:val="24"/>
        </w:rPr>
        <w:t>, post</w:t>
      </w:r>
      <w:r>
        <w:rPr>
          <w:rFonts w:ascii="Courier New" w:hAnsi="Courier New" w:cs="Courier New"/>
          <w:sz w:val="24"/>
          <w:szCs w:val="24"/>
        </w:rPr>
        <w:br/>
      </w:r>
      <w:proofErr w:type="spellStart"/>
      <w:r w:rsidRPr="00F558C4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F558C4">
        <w:rPr>
          <w:rFonts w:ascii="Courier New" w:hAnsi="Courier New" w:cs="Courier New"/>
          <w:sz w:val="24"/>
          <w:szCs w:val="24"/>
        </w:rPr>
        <w:t xml:space="preserve"> (difference: _b[male] - _b[female])</w:t>
      </w:r>
    </w:p>
    <w:p w14:paraId="19631BC3" w14:textId="77777777" w:rsidR="00F558C4" w:rsidRDefault="00F558C4" w:rsidP="00F558C4">
      <w:pPr>
        <w:rPr>
          <w:rFonts w:ascii="Courier New" w:hAnsi="Courier New" w:cs="Courier New"/>
          <w:sz w:val="24"/>
          <w:szCs w:val="24"/>
        </w:rPr>
      </w:pPr>
      <w:r w:rsidRPr="00F558C4">
        <w:rPr>
          <w:rFonts w:ascii="Courier New" w:hAnsi="Courier New" w:cs="Courier New"/>
          <w:sz w:val="24"/>
          <w:szCs w:val="24"/>
        </w:rPr>
        <w:t>estimates use "</w:t>
      </w:r>
      <w:proofErr w:type="spellStart"/>
      <w:proofErr w:type="gramStart"/>
      <w:r w:rsidRPr="00F558C4">
        <w:rPr>
          <w:rFonts w:ascii="Courier New" w:hAnsi="Courier New" w:cs="Courier New"/>
          <w:sz w:val="24"/>
          <w:szCs w:val="24"/>
        </w:rPr>
        <w:t>unadjusted.ster</w:t>
      </w:r>
      <w:proofErr w:type="spellEnd"/>
      <w:proofErr w:type="gramEnd"/>
      <w:r w:rsidRPr="00F558C4">
        <w:rPr>
          <w:rFonts w:ascii="Courier New" w:hAnsi="Courier New" w:cs="Courier New"/>
          <w:sz w:val="24"/>
          <w:szCs w:val="24"/>
        </w:rPr>
        <w:t>"</w:t>
      </w:r>
    </w:p>
    <w:p w14:paraId="7536F4C3" w14:textId="75F39B46" w:rsidR="00F558C4" w:rsidRDefault="00F558C4" w:rsidP="00F558C4">
      <w:pPr>
        <w:rPr>
          <w:rFonts w:ascii="Courier New" w:hAnsi="Courier New" w:cs="Courier New"/>
          <w:sz w:val="24"/>
          <w:szCs w:val="24"/>
        </w:rPr>
      </w:pPr>
      <w:proofErr w:type="spellStart"/>
      <w:r w:rsidRPr="00F558C4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F558C4">
        <w:rPr>
          <w:rFonts w:ascii="Courier New" w:hAnsi="Courier New" w:cs="Courier New"/>
          <w:sz w:val="24"/>
          <w:szCs w:val="24"/>
        </w:rPr>
        <w:t xml:space="preserve"> ///</w:t>
      </w:r>
      <w:r>
        <w:rPr>
          <w:rFonts w:ascii="Courier New" w:hAnsi="Courier New" w:cs="Courier New"/>
          <w:sz w:val="24"/>
          <w:szCs w:val="24"/>
        </w:rPr>
        <w:br/>
      </w:r>
      <w:r w:rsidRPr="00F558C4">
        <w:rPr>
          <w:rFonts w:ascii="Courier New" w:hAnsi="Courier New" w:cs="Courier New"/>
          <w:sz w:val="24"/>
          <w:szCs w:val="24"/>
        </w:rPr>
        <w:t>(male: _b[age16</w:t>
      </w:r>
      <w:r>
        <w:rPr>
          <w:rFonts w:ascii="Courier New" w:hAnsi="Courier New" w:cs="Courier New"/>
          <w:sz w:val="24"/>
          <w:szCs w:val="24"/>
        </w:rPr>
        <w:t>_2</w:t>
      </w:r>
      <w:r w:rsidRPr="00F558C4">
        <w:rPr>
          <w:rFonts w:ascii="Courier New" w:hAnsi="Courier New" w:cs="Courier New"/>
          <w:sz w:val="24"/>
          <w:szCs w:val="24"/>
        </w:rPr>
        <w:t>]) ///</w:t>
      </w:r>
      <w:r>
        <w:rPr>
          <w:rFonts w:ascii="Courier New" w:hAnsi="Courier New" w:cs="Courier New"/>
          <w:sz w:val="24"/>
          <w:szCs w:val="24"/>
        </w:rPr>
        <w:br/>
      </w:r>
      <w:r w:rsidRPr="00F558C4">
        <w:rPr>
          <w:rFonts w:ascii="Courier New" w:hAnsi="Courier New" w:cs="Courier New"/>
          <w:sz w:val="24"/>
          <w:szCs w:val="24"/>
        </w:rPr>
        <w:t>(female: _b[age16</w:t>
      </w:r>
      <w:r>
        <w:rPr>
          <w:rFonts w:ascii="Courier New" w:hAnsi="Courier New" w:cs="Courier New"/>
          <w:sz w:val="24"/>
          <w:szCs w:val="24"/>
        </w:rPr>
        <w:t>_2</w:t>
      </w:r>
      <w:r w:rsidRPr="00F558C4">
        <w:rPr>
          <w:rFonts w:ascii="Courier New" w:hAnsi="Courier New" w:cs="Courier New"/>
          <w:sz w:val="24"/>
          <w:szCs w:val="24"/>
        </w:rPr>
        <w:t>] + _b[age16</w:t>
      </w:r>
      <w:r>
        <w:rPr>
          <w:rFonts w:ascii="Courier New" w:hAnsi="Courier New" w:cs="Courier New"/>
          <w:sz w:val="24"/>
          <w:szCs w:val="24"/>
        </w:rPr>
        <w:t>_2</w:t>
      </w:r>
      <w:r w:rsidRPr="00F558C4">
        <w:rPr>
          <w:rFonts w:ascii="Courier New" w:hAnsi="Courier New" w:cs="Courier New"/>
          <w:sz w:val="24"/>
          <w:szCs w:val="24"/>
        </w:rPr>
        <w:t>xfem]) ///</w:t>
      </w:r>
      <w:r>
        <w:rPr>
          <w:rFonts w:ascii="Courier New" w:hAnsi="Courier New" w:cs="Courier New"/>
          <w:sz w:val="24"/>
          <w:szCs w:val="24"/>
        </w:rPr>
        <w:br/>
      </w:r>
      <w:r w:rsidRPr="00F558C4">
        <w:rPr>
          <w:rFonts w:ascii="Courier New" w:hAnsi="Courier New" w:cs="Courier New"/>
          <w:sz w:val="24"/>
          <w:szCs w:val="24"/>
        </w:rPr>
        <w:t>, post</w:t>
      </w:r>
      <w:r>
        <w:rPr>
          <w:rFonts w:ascii="Courier New" w:hAnsi="Courier New" w:cs="Courier New"/>
          <w:sz w:val="24"/>
          <w:szCs w:val="24"/>
        </w:rPr>
        <w:br/>
      </w:r>
      <w:proofErr w:type="spellStart"/>
      <w:r w:rsidRPr="00F558C4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F558C4">
        <w:rPr>
          <w:rFonts w:ascii="Courier New" w:hAnsi="Courier New" w:cs="Courier New"/>
          <w:sz w:val="24"/>
          <w:szCs w:val="24"/>
        </w:rPr>
        <w:t xml:space="preserve"> (difference: _b[male] - _b[female])</w:t>
      </w:r>
    </w:p>
    <w:p w14:paraId="7460AEF8" w14:textId="77777777" w:rsidR="00F558C4" w:rsidRDefault="00F558C4" w:rsidP="00F558C4">
      <w:pPr>
        <w:rPr>
          <w:rFonts w:ascii="Courier New" w:hAnsi="Courier New" w:cs="Courier New"/>
          <w:sz w:val="24"/>
          <w:szCs w:val="24"/>
        </w:rPr>
      </w:pPr>
      <w:r w:rsidRPr="00F558C4">
        <w:rPr>
          <w:rFonts w:ascii="Courier New" w:hAnsi="Courier New" w:cs="Courier New"/>
          <w:sz w:val="24"/>
          <w:szCs w:val="24"/>
        </w:rPr>
        <w:t>estimates use "</w:t>
      </w:r>
      <w:proofErr w:type="spellStart"/>
      <w:proofErr w:type="gramStart"/>
      <w:r w:rsidRPr="00F558C4">
        <w:rPr>
          <w:rFonts w:ascii="Courier New" w:hAnsi="Courier New" w:cs="Courier New"/>
          <w:sz w:val="24"/>
          <w:szCs w:val="24"/>
        </w:rPr>
        <w:t>unadjusted.ster</w:t>
      </w:r>
      <w:proofErr w:type="spellEnd"/>
      <w:proofErr w:type="gramEnd"/>
      <w:r w:rsidRPr="00F558C4">
        <w:rPr>
          <w:rFonts w:ascii="Courier New" w:hAnsi="Courier New" w:cs="Courier New"/>
          <w:sz w:val="24"/>
          <w:szCs w:val="24"/>
        </w:rPr>
        <w:t>"</w:t>
      </w:r>
    </w:p>
    <w:p w14:paraId="2DA8C673" w14:textId="775F41A2" w:rsidR="00F558C4" w:rsidRPr="00306F46" w:rsidRDefault="00F558C4" w:rsidP="00F558C4">
      <w:pPr>
        <w:rPr>
          <w:rFonts w:ascii="Courier New" w:hAnsi="Courier New" w:cs="Courier New"/>
          <w:sz w:val="24"/>
          <w:szCs w:val="24"/>
        </w:rPr>
      </w:pPr>
      <w:proofErr w:type="spellStart"/>
      <w:r w:rsidRPr="00F558C4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F558C4">
        <w:rPr>
          <w:rFonts w:ascii="Courier New" w:hAnsi="Courier New" w:cs="Courier New"/>
          <w:sz w:val="24"/>
          <w:szCs w:val="24"/>
        </w:rPr>
        <w:t xml:space="preserve"> ///</w:t>
      </w:r>
      <w:r>
        <w:rPr>
          <w:rFonts w:ascii="Courier New" w:hAnsi="Courier New" w:cs="Courier New"/>
          <w:sz w:val="24"/>
          <w:szCs w:val="24"/>
        </w:rPr>
        <w:br/>
      </w:r>
      <w:r w:rsidRPr="00F558C4">
        <w:rPr>
          <w:rFonts w:ascii="Courier New" w:hAnsi="Courier New" w:cs="Courier New"/>
          <w:sz w:val="24"/>
          <w:szCs w:val="24"/>
        </w:rPr>
        <w:t>(male: _b[age16</w:t>
      </w:r>
      <w:r>
        <w:rPr>
          <w:rFonts w:ascii="Courier New" w:hAnsi="Courier New" w:cs="Courier New"/>
          <w:sz w:val="24"/>
          <w:szCs w:val="24"/>
        </w:rPr>
        <w:t>_3</w:t>
      </w:r>
      <w:r w:rsidRPr="00F558C4">
        <w:rPr>
          <w:rFonts w:ascii="Courier New" w:hAnsi="Courier New" w:cs="Courier New"/>
          <w:sz w:val="24"/>
          <w:szCs w:val="24"/>
        </w:rPr>
        <w:t>]) ///</w:t>
      </w:r>
      <w:r>
        <w:rPr>
          <w:rFonts w:ascii="Courier New" w:hAnsi="Courier New" w:cs="Courier New"/>
          <w:sz w:val="24"/>
          <w:szCs w:val="24"/>
        </w:rPr>
        <w:br/>
      </w:r>
      <w:r w:rsidRPr="00F558C4">
        <w:rPr>
          <w:rFonts w:ascii="Courier New" w:hAnsi="Courier New" w:cs="Courier New"/>
          <w:sz w:val="24"/>
          <w:szCs w:val="24"/>
        </w:rPr>
        <w:t>(female: _b[age16</w:t>
      </w:r>
      <w:r>
        <w:rPr>
          <w:rFonts w:ascii="Courier New" w:hAnsi="Courier New" w:cs="Courier New"/>
          <w:sz w:val="24"/>
          <w:szCs w:val="24"/>
        </w:rPr>
        <w:t>_3</w:t>
      </w:r>
      <w:r w:rsidRPr="00F558C4">
        <w:rPr>
          <w:rFonts w:ascii="Courier New" w:hAnsi="Courier New" w:cs="Courier New"/>
          <w:sz w:val="24"/>
          <w:szCs w:val="24"/>
        </w:rPr>
        <w:t>] + _b[age16</w:t>
      </w:r>
      <w:r>
        <w:rPr>
          <w:rFonts w:ascii="Courier New" w:hAnsi="Courier New" w:cs="Courier New"/>
          <w:sz w:val="24"/>
          <w:szCs w:val="24"/>
        </w:rPr>
        <w:t>_3</w:t>
      </w:r>
      <w:r w:rsidRPr="00F558C4">
        <w:rPr>
          <w:rFonts w:ascii="Courier New" w:hAnsi="Courier New" w:cs="Courier New"/>
          <w:sz w:val="24"/>
          <w:szCs w:val="24"/>
        </w:rPr>
        <w:t>xfem]) ///</w:t>
      </w:r>
      <w:r>
        <w:rPr>
          <w:rFonts w:ascii="Courier New" w:hAnsi="Courier New" w:cs="Courier New"/>
          <w:sz w:val="24"/>
          <w:szCs w:val="24"/>
        </w:rPr>
        <w:br/>
      </w:r>
      <w:r w:rsidRPr="00F558C4">
        <w:rPr>
          <w:rFonts w:ascii="Courier New" w:hAnsi="Courier New" w:cs="Courier New"/>
          <w:sz w:val="24"/>
          <w:szCs w:val="24"/>
        </w:rPr>
        <w:t>, post</w:t>
      </w:r>
      <w:r>
        <w:rPr>
          <w:rFonts w:ascii="Courier New" w:hAnsi="Courier New" w:cs="Courier New"/>
          <w:sz w:val="24"/>
          <w:szCs w:val="24"/>
        </w:rPr>
        <w:br/>
      </w:r>
      <w:proofErr w:type="spellStart"/>
      <w:r w:rsidRPr="00F558C4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F558C4">
        <w:rPr>
          <w:rFonts w:ascii="Courier New" w:hAnsi="Courier New" w:cs="Courier New"/>
          <w:sz w:val="24"/>
          <w:szCs w:val="24"/>
        </w:rPr>
        <w:t xml:space="preserve"> (difference: _b[male] - _b[female])</w:t>
      </w:r>
    </w:p>
    <w:p w14:paraId="7CEB3F3D" w14:textId="0DDA9776" w:rsidR="00873AF3" w:rsidRDefault="00873AF3" w:rsidP="002D0DF8">
      <w:pPr>
        <w:rPr>
          <w:rFonts w:ascii="Times New Roman" w:hAnsi="Times New Roman" w:cs="Times New Roman"/>
          <w:i/>
          <w:sz w:val="24"/>
          <w:szCs w:val="24"/>
        </w:rPr>
      </w:pPr>
      <w:r w:rsidRPr="00813EEF">
        <w:rPr>
          <w:rFonts w:ascii="Times New Roman" w:hAnsi="Times New Roman" w:cs="Times New Roman"/>
          <w:i/>
          <w:sz w:val="24"/>
          <w:szCs w:val="24"/>
        </w:rPr>
        <w:t>*</w:t>
      </w:r>
      <w:r w:rsidR="00813EEF" w:rsidRPr="00813EEF">
        <w:rPr>
          <w:rFonts w:ascii="Times New Roman" w:hAnsi="Times New Roman" w:cs="Times New Roman"/>
          <w:i/>
          <w:sz w:val="24"/>
          <w:szCs w:val="24"/>
        </w:rPr>
        <w:t xml:space="preserve">Calculating the age of peak velocity of depressive symptoms can be done by using the </w:t>
      </w:r>
      <w:r w:rsidR="00F533B4">
        <w:rPr>
          <w:rFonts w:ascii="Times New Roman" w:hAnsi="Times New Roman" w:cs="Times New Roman"/>
          <w:i/>
          <w:sz w:val="24"/>
          <w:szCs w:val="24"/>
        </w:rPr>
        <w:t>*</w:t>
      </w:r>
      <w:r w:rsidR="00813EEF" w:rsidRPr="00813EEF">
        <w:rPr>
          <w:rFonts w:ascii="Times New Roman" w:hAnsi="Times New Roman" w:cs="Times New Roman"/>
          <w:i/>
          <w:sz w:val="24"/>
          <w:szCs w:val="24"/>
        </w:rPr>
        <w:t>parameters stored by STATA</w:t>
      </w:r>
      <w:r w:rsidR="001B72CB">
        <w:rPr>
          <w:rFonts w:ascii="Times New Roman" w:hAnsi="Times New Roman" w:cs="Times New Roman"/>
          <w:i/>
          <w:sz w:val="24"/>
          <w:szCs w:val="24"/>
        </w:rPr>
        <w:t>, the mean age</w:t>
      </w:r>
      <w:r w:rsidR="00813EEF" w:rsidRPr="00813EEF">
        <w:rPr>
          <w:rFonts w:ascii="Times New Roman" w:hAnsi="Times New Roman" w:cs="Times New Roman"/>
          <w:i/>
          <w:sz w:val="24"/>
          <w:szCs w:val="24"/>
        </w:rPr>
        <w:t xml:space="preserve"> and using supplementary </w:t>
      </w:r>
      <w:r w:rsidR="00E23E07">
        <w:rPr>
          <w:rFonts w:ascii="Times New Roman" w:hAnsi="Times New Roman" w:cs="Times New Roman"/>
          <w:i/>
          <w:sz w:val="24"/>
          <w:szCs w:val="24"/>
        </w:rPr>
        <w:t>equatio</w:t>
      </w:r>
      <w:r w:rsidR="00813EEF" w:rsidRPr="00813EEF">
        <w:rPr>
          <w:rFonts w:ascii="Times New Roman" w:hAnsi="Times New Roman" w:cs="Times New Roman"/>
          <w:i/>
          <w:sz w:val="24"/>
          <w:szCs w:val="24"/>
        </w:rPr>
        <w:t xml:space="preserve">n </w:t>
      </w:r>
      <w:r w:rsidR="00B71E43">
        <w:rPr>
          <w:rFonts w:ascii="Times New Roman" w:hAnsi="Times New Roman" w:cs="Times New Roman"/>
          <w:i/>
          <w:sz w:val="24"/>
          <w:szCs w:val="24"/>
        </w:rPr>
        <w:t>5.</w:t>
      </w:r>
    </w:p>
    <w:p w14:paraId="67E60B7B" w14:textId="77777777" w:rsidR="00E675B2" w:rsidRPr="00873523" w:rsidRDefault="00E675B2" w:rsidP="00813EEF">
      <w:pPr>
        <w:rPr>
          <w:rFonts w:ascii="Courier New" w:hAnsi="Courier New" w:cs="Courier New"/>
          <w:sz w:val="24"/>
          <w:szCs w:val="24"/>
        </w:rPr>
      </w:pPr>
      <w:r w:rsidRPr="00873523">
        <w:rPr>
          <w:rFonts w:ascii="Courier New" w:hAnsi="Courier New" w:cs="Courier New"/>
          <w:sz w:val="24"/>
          <w:szCs w:val="24"/>
        </w:rPr>
        <w:t>estimates use "</w:t>
      </w:r>
      <w:proofErr w:type="spellStart"/>
      <w:proofErr w:type="gramStart"/>
      <w:r w:rsidRPr="00873523">
        <w:rPr>
          <w:rFonts w:ascii="Courier New" w:hAnsi="Courier New" w:cs="Courier New"/>
          <w:sz w:val="24"/>
          <w:szCs w:val="24"/>
        </w:rPr>
        <w:t>unadjusted.ster</w:t>
      </w:r>
      <w:proofErr w:type="spellEnd"/>
      <w:proofErr w:type="gramEnd"/>
      <w:r w:rsidRPr="00873523">
        <w:rPr>
          <w:rFonts w:ascii="Courier New" w:hAnsi="Courier New" w:cs="Courier New"/>
          <w:sz w:val="24"/>
          <w:szCs w:val="24"/>
        </w:rPr>
        <w:t>"</w:t>
      </w:r>
    </w:p>
    <w:p w14:paraId="3D697D9F" w14:textId="509DA86C" w:rsidR="001B72CB" w:rsidRPr="00873523" w:rsidRDefault="00813EEF" w:rsidP="001B72CB">
      <w:pPr>
        <w:rPr>
          <w:rFonts w:ascii="Courier New" w:hAnsi="Courier New" w:cs="Courier New"/>
          <w:sz w:val="24"/>
          <w:szCs w:val="24"/>
        </w:rPr>
      </w:pPr>
      <w:proofErr w:type="spellStart"/>
      <w:r w:rsidRPr="00873523">
        <w:rPr>
          <w:rFonts w:ascii="Courier New" w:hAnsi="Courier New" w:cs="Courier New"/>
          <w:sz w:val="24"/>
          <w:szCs w:val="24"/>
        </w:rPr>
        <w:t>ereturn</w:t>
      </w:r>
      <w:proofErr w:type="spellEnd"/>
      <w:r w:rsidRPr="00873523">
        <w:rPr>
          <w:rFonts w:ascii="Courier New" w:hAnsi="Courier New" w:cs="Courier New"/>
          <w:sz w:val="24"/>
          <w:szCs w:val="24"/>
        </w:rPr>
        <w:t xml:space="preserve"> list</w:t>
      </w:r>
      <w:r w:rsidRPr="00873523">
        <w:rPr>
          <w:rFonts w:ascii="Courier New" w:hAnsi="Courier New" w:cs="Courier New"/>
          <w:sz w:val="24"/>
          <w:szCs w:val="24"/>
        </w:rPr>
        <w:br/>
        <w:t>matrix list e(b)</w:t>
      </w:r>
    </w:p>
    <w:p w14:paraId="13051781" w14:textId="7B4BC27E" w:rsidR="001B72CB" w:rsidRPr="00873523" w:rsidRDefault="001B72CB" w:rsidP="001B72CB">
      <w:pPr>
        <w:rPr>
          <w:rFonts w:ascii="Courier New" w:hAnsi="Courier New" w:cs="Courier New"/>
          <w:sz w:val="24"/>
          <w:szCs w:val="24"/>
        </w:rPr>
      </w:pPr>
      <w:proofErr w:type="spellStart"/>
      <w:r w:rsidRPr="00873523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873523">
        <w:rPr>
          <w:rFonts w:ascii="Courier New" w:hAnsi="Courier New" w:cs="Courier New"/>
          <w:sz w:val="24"/>
          <w:szCs w:val="24"/>
        </w:rPr>
        <w:t xml:space="preserve"> ///</w:t>
      </w:r>
      <w:r w:rsidRPr="00873523">
        <w:rPr>
          <w:rFonts w:ascii="Courier New" w:hAnsi="Courier New" w:cs="Courier New"/>
          <w:sz w:val="24"/>
          <w:szCs w:val="24"/>
        </w:rPr>
        <w:br/>
        <w:t>(male: 15.82151 +(-_b[age16_2]/(3*_b[age16_3]))) ///</w:t>
      </w:r>
      <w:r w:rsidRPr="00873523">
        <w:rPr>
          <w:rFonts w:ascii="Courier New" w:hAnsi="Courier New" w:cs="Courier New"/>
          <w:sz w:val="24"/>
          <w:szCs w:val="24"/>
        </w:rPr>
        <w:br/>
        <w:t xml:space="preserve">(female: 15.82151 + (-(_b[age16_2] + </w:t>
      </w:r>
      <w:r w:rsidR="00873523">
        <w:rPr>
          <w:rFonts w:ascii="Courier New" w:hAnsi="Courier New" w:cs="Courier New"/>
          <w:sz w:val="24"/>
          <w:szCs w:val="24"/>
        </w:rPr>
        <w:t>///</w:t>
      </w:r>
      <w:r w:rsidR="00873523">
        <w:rPr>
          <w:rFonts w:ascii="Courier New" w:hAnsi="Courier New" w:cs="Courier New"/>
          <w:sz w:val="24"/>
          <w:szCs w:val="24"/>
        </w:rPr>
        <w:br/>
      </w:r>
      <w:r w:rsidRPr="00873523">
        <w:rPr>
          <w:rFonts w:ascii="Courier New" w:hAnsi="Courier New" w:cs="Courier New"/>
          <w:sz w:val="24"/>
          <w:szCs w:val="24"/>
        </w:rPr>
        <w:t>_b[age16_2xfem])/(3*(_b[age16_3] ///</w:t>
      </w:r>
      <w:r w:rsidRPr="00873523">
        <w:rPr>
          <w:rFonts w:ascii="Courier New" w:hAnsi="Courier New" w:cs="Courier New"/>
          <w:sz w:val="24"/>
          <w:szCs w:val="24"/>
        </w:rPr>
        <w:br/>
        <w:t>+ _b[age16_3xfem])))) ///</w:t>
      </w:r>
      <w:r w:rsidRPr="00873523">
        <w:rPr>
          <w:rFonts w:ascii="Courier New" w:hAnsi="Courier New" w:cs="Courier New"/>
          <w:sz w:val="24"/>
          <w:szCs w:val="24"/>
        </w:rPr>
        <w:br/>
      </w:r>
      <w:r w:rsidR="00E23E07" w:rsidRPr="00873523">
        <w:rPr>
          <w:rFonts w:ascii="Courier New" w:hAnsi="Courier New" w:cs="Courier New"/>
          <w:sz w:val="24"/>
          <w:szCs w:val="24"/>
        </w:rPr>
        <w:t>, post</w:t>
      </w:r>
      <w:r w:rsidR="00E23E07" w:rsidRPr="00873523">
        <w:rPr>
          <w:rFonts w:ascii="Courier New" w:hAnsi="Courier New" w:cs="Courier New"/>
          <w:sz w:val="24"/>
          <w:szCs w:val="24"/>
        </w:rPr>
        <w:br/>
      </w:r>
      <w:proofErr w:type="spellStart"/>
      <w:r w:rsidRPr="00873523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873523">
        <w:rPr>
          <w:rFonts w:ascii="Courier New" w:hAnsi="Courier New" w:cs="Courier New"/>
          <w:sz w:val="24"/>
          <w:szCs w:val="24"/>
        </w:rPr>
        <w:t xml:space="preserve"> (difference: _b[male] - _b[female])</w:t>
      </w:r>
    </w:p>
    <w:p w14:paraId="45636211" w14:textId="401B82DB" w:rsidR="00E23E07" w:rsidRDefault="00E23E07" w:rsidP="00E23E07">
      <w:pPr>
        <w:rPr>
          <w:rFonts w:ascii="Times New Roman" w:hAnsi="Times New Roman" w:cs="Times New Roman"/>
          <w:i/>
          <w:sz w:val="24"/>
          <w:szCs w:val="24"/>
        </w:rPr>
      </w:pPr>
      <w:r w:rsidRPr="00813EEF">
        <w:rPr>
          <w:rFonts w:ascii="Times New Roman" w:hAnsi="Times New Roman" w:cs="Times New Roman"/>
          <w:i/>
          <w:sz w:val="24"/>
          <w:szCs w:val="24"/>
        </w:rPr>
        <w:t xml:space="preserve">*Calculating the age of </w:t>
      </w:r>
      <w:r>
        <w:rPr>
          <w:rFonts w:ascii="Times New Roman" w:hAnsi="Times New Roman" w:cs="Times New Roman"/>
          <w:i/>
          <w:sz w:val="24"/>
          <w:szCs w:val="24"/>
        </w:rPr>
        <w:t xml:space="preserve">maximum </w:t>
      </w:r>
      <w:r w:rsidRPr="00813EEF">
        <w:rPr>
          <w:rFonts w:ascii="Times New Roman" w:hAnsi="Times New Roman" w:cs="Times New Roman"/>
          <w:i/>
          <w:sz w:val="24"/>
          <w:szCs w:val="24"/>
        </w:rPr>
        <w:t xml:space="preserve">depressive symptoms can be done by using the parameters </w:t>
      </w:r>
      <w:r w:rsidR="00F533B4">
        <w:rPr>
          <w:rFonts w:ascii="Times New Roman" w:hAnsi="Times New Roman" w:cs="Times New Roman"/>
          <w:i/>
          <w:sz w:val="24"/>
          <w:szCs w:val="24"/>
        </w:rPr>
        <w:t>*</w:t>
      </w:r>
      <w:r w:rsidRPr="00813EEF">
        <w:rPr>
          <w:rFonts w:ascii="Times New Roman" w:hAnsi="Times New Roman" w:cs="Times New Roman"/>
          <w:i/>
          <w:sz w:val="24"/>
          <w:szCs w:val="24"/>
        </w:rPr>
        <w:t>stored by STATA</w:t>
      </w:r>
      <w:r>
        <w:rPr>
          <w:rFonts w:ascii="Times New Roman" w:hAnsi="Times New Roman" w:cs="Times New Roman"/>
          <w:i/>
          <w:sz w:val="24"/>
          <w:szCs w:val="24"/>
        </w:rPr>
        <w:t>, the mean age</w:t>
      </w:r>
      <w:r w:rsidRPr="00813EEF">
        <w:rPr>
          <w:rFonts w:ascii="Times New Roman" w:hAnsi="Times New Roman" w:cs="Times New Roman"/>
          <w:i/>
          <w:sz w:val="24"/>
          <w:szCs w:val="24"/>
        </w:rPr>
        <w:t xml:space="preserve"> and using supplementary </w:t>
      </w:r>
      <w:r>
        <w:rPr>
          <w:rFonts w:ascii="Times New Roman" w:hAnsi="Times New Roman" w:cs="Times New Roman"/>
          <w:i/>
          <w:sz w:val="24"/>
          <w:szCs w:val="24"/>
        </w:rPr>
        <w:t xml:space="preserve">equation </w:t>
      </w:r>
      <w:r w:rsidR="00B71E43">
        <w:rPr>
          <w:rFonts w:ascii="Times New Roman" w:hAnsi="Times New Roman" w:cs="Times New Roman"/>
          <w:i/>
          <w:sz w:val="24"/>
          <w:szCs w:val="24"/>
        </w:rPr>
        <w:t>6.</w:t>
      </w:r>
    </w:p>
    <w:p w14:paraId="10B5F47B" w14:textId="77777777" w:rsidR="00E675B2" w:rsidRPr="009F35CE" w:rsidRDefault="00E675B2" w:rsidP="000E7DFA">
      <w:pPr>
        <w:rPr>
          <w:rFonts w:ascii="Courier New" w:hAnsi="Courier New" w:cs="Courier New"/>
          <w:sz w:val="24"/>
          <w:szCs w:val="24"/>
        </w:rPr>
      </w:pPr>
      <w:r w:rsidRPr="009F35CE">
        <w:rPr>
          <w:rFonts w:ascii="Courier New" w:hAnsi="Courier New" w:cs="Courier New"/>
          <w:sz w:val="24"/>
          <w:szCs w:val="24"/>
        </w:rPr>
        <w:t>estimates use "</w:t>
      </w:r>
      <w:proofErr w:type="spellStart"/>
      <w:proofErr w:type="gramStart"/>
      <w:r w:rsidRPr="009F35CE">
        <w:rPr>
          <w:rFonts w:ascii="Courier New" w:hAnsi="Courier New" w:cs="Courier New"/>
          <w:sz w:val="24"/>
          <w:szCs w:val="24"/>
        </w:rPr>
        <w:t>unadjusted.ster</w:t>
      </w:r>
      <w:proofErr w:type="spellEnd"/>
      <w:proofErr w:type="gramEnd"/>
      <w:r w:rsidRPr="009F35CE">
        <w:rPr>
          <w:rFonts w:ascii="Courier New" w:hAnsi="Courier New" w:cs="Courier New"/>
          <w:sz w:val="24"/>
          <w:szCs w:val="24"/>
        </w:rPr>
        <w:t>"</w:t>
      </w:r>
    </w:p>
    <w:p w14:paraId="2F70BF0B" w14:textId="24B4B51D" w:rsidR="00813EEF" w:rsidRPr="009F35CE" w:rsidRDefault="000E7DFA" w:rsidP="000E7DFA">
      <w:pPr>
        <w:rPr>
          <w:rFonts w:ascii="Courier New" w:hAnsi="Courier New" w:cs="Courier New"/>
          <w:sz w:val="24"/>
          <w:szCs w:val="24"/>
        </w:rPr>
      </w:pPr>
      <w:proofErr w:type="spellStart"/>
      <w:r w:rsidRPr="009F35CE">
        <w:rPr>
          <w:rFonts w:ascii="Courier New" w:hAnsi="Courier New" w:cs="Courier New"/>
          <w:sz w:val="24"/>
          <w:szCs w:val="24"/>
        </w:rPr>
        <w:t>nlco</w:t>
      </w:r>
      <w:r w:rsidR="00E675B2" w:rsidRPr="009F35CE">
        <w:rPr>
          <w:rFonts w:ascii="Courier New" w:hAnsi="Courier New" w:cs="Courier New"/>
          <w:sz w:val="24"/>
          <w:szCs w:val="24"/>
        </w:rPr>
        <w:t>m</w:t>
      </w:r>
      <w:proofErr w:type="spellEnd"/>
      <w:r w:rsidR="00E675B2" w:rsidRPr="009F35CE">
        <w:rPr>
          <w:rFonts w:ascii="Courier New" w:hAnsi="Courier New" w:cs="Courier New"/>
          <w:sz w:val="24"/>
          <w:szCs w:val="24"/>
        </w:rPr>
        <w:t xml:space="preserve"> ///</w:t>
      </w:r>
      <w:r w:rsidR="00E675B2" w:rsidRPr="009F35CE">
        <w:rPr>
          <w:rFonts w:ascii="Courier New" w:hAnsi="Courier New" w:cs="Courier New"/>
          <w:sz w:val="24"/>
          <w:szCs w:val="24"/>
        </w:rPr>
        <w:br/>
      </w:r>
      <w:r w:rsidRPr="009F35CE">
        <w:rPr>
          <w:rFonts w:ascii="Courier New" w:hAnsi="Courier New" w:cs="Courier New"/>
          <w:sz w:val="24"/>
          <w:szCs w:val="24"/>
        </w:rPr>
        <w:t>(males: (-2*_b[age16_2] ///</w:t>
      </w:r>
      <w:r w:rsidRPr="009F35CE">
        <w:rPr>
          <w:rFonts w:ascii="Courier New" w:hAnsi="Courier New" w:cs="Courier New"/>
          <w:sz w:val="24"/>
          <w:szCs w:val="24"/>
        </w:rPr>
        <w:br/>
      </w:r>
      <w:r w:rsidRPr="009F35CE">
        <w:rPr>
          <w:rFonts w:ascii="Courier New" w:hAnsi="Courier New" w:cs="Courier New"/>
          <w:sz w:val="24"/>
          <w:szCs w:val="24"/>
        </w:rPr>
        <w:lastRenderedPageBreak/>
        <w:t>- (sqrt(4*(_b[age16_2]^2) ///</w:t>
      </w:r>
      <w:r w:rsidRPr="009F35CE">
        <w:rPr>
          <w:rFonts w:ascii="Courier New" w:hAnsi="Courier New" w:cs="Courier New"/>
          <w:sz w:val="24"/>
          <w:szCs w:val="24"/>
        </w:rPr>
        <w:br/>
        <w:t>- (12*(_b[age16_3]*_b[age16]))))) ///</w:t>
      </w:r>
      <w:r w:rsidRPr="009F35CE">
        <w:rPr>
          <w:rFonts w:ascii="Courier New" w:hAnsi="Courier New" w:cs="Courier New"/>
          <w:sz w:val="24"/>
          <w:szCs w:val="24"/>
        </w:rPr>
        <w:br/>
        <w:t>/ (6*_b[age16_3]) + 15.82151) ///</w:t>
      </w:r>
      <w:r w:rsidRPr="009F35CE">
        <w:rPr>
          <w:rFonts w:ascii="Courier New" w:hAnsi="Courier New" w:cs="Courier New"/>
          <w:sz w:val="24"/>
          <w:szCs w:val="24"/>
        </w:rPr>
        <w:br/>
        <w:t>(females: (-2*(_b[age16_2]+_b[age16_2xfem]) ///</w:t>
      </w:r>
      <w:r w:rsidRPr="009F35CE">
        <w:rPr>
          <w:rFonts w:ascii="Courier New" w:hAnsi="Courier New" w:cs="Courier New"/>
          <w:sz w:val="24"/>
          <w:szCs w:val="24"/>
        </w:rPr>
        <w:br/>
        <w:t>- (sqrt((4*((_b[age16_2]^2)+(_b[age16_2xfem]^2))) ///</w:t>
      </w:r>
      <w:r w:rsidRPr="009F35CE">
        <w:rPr>
          <w:rFonts w:ascii="Courier New" w:hAnsi="Courier New" w:cs="Courier New"/>
          <w:sz w:val="24"/>
          <w:szCs w:val="24"/>
        </w:rPr>
        <w:br/>
        <w:t xml:space="preserve">- </w:t>
      </w:r>
      <w:r w:rsidR="009F35CE">
        <w:rPr>
          <w:rFonts w:ascii="Courier New" w:hAnsi="Courier New" w:cs="Courier New"/>
          <w:sz w:val="24"/>
          <w:szCs w:val="24"/>
        </w:rPr>
        <w:t>///</w:t>
      </w:r>
      <w:r w:rsidR="009F35CE">
        <w:rPr>
          <w:rFonts w:ascii="Courier New" w:hAnsi="Courier New" w:cs="Courier New"/>
          <w:sz w:val="24"/>
          <w:szCs w:val="24"/>
        </w:rPr>
        <w:br/>
      </w:r>
      <w:r w:rsidRPr="009F35CE">
        <w:rPr>
          <w:rFonts w:ascii="Courier New" w:hAnsi="Courier New" w:cs="Courier New"/>
          <w:sz w:val="24"/>
          <w:szCs w:val="24"/>
        </w:rPr>
        <w:t>(12*(_b[age16_3]*_b[age16])+(_b[age16_3xfem]*</w:t>
      </w:r>
      <w:r w:rsidR="009F35CE">
        <w:rPr>
          <w:rFonts w:ascii="Courier New" w:hAnsi="Courier New" w:cs="Courier New"/>
          <w:sz w:val="24"/>
          <w:szCs w:val="24"/>
        </w:rPr>
        <w:t xml:space="preserve"> ///</w:t>
      </w:r>
      <w:r w:rsidR="009F35CE">
        <w:rPr>
          <w:rFonts w:ascii="Courier New" w:hAnsi="Courier New" w:cs="Courier New"/>
          <w:sz w:val="24"/>
          <w:szCs w:val="24"/>
        </w:rPr>
        <w:br/>
      </w:r>
      <w:r w:rsidRPr="009F35CE">
        <w:rPr>
          <w:rFonts w:ascii="Courier New" w:hAnsi="Courier New" w:cs="Courier New"/>
          <w:sz w:val="24"/>
          <w:szCs w:val="24"/>
        </w:rPr>
        <w:t>_b[age16xfem]))))) ///</w:t>
      </w:r>
      <w:r w:rsidRPr="009F35CE">
        <w:rPr>
          <w:rFonts w:ascii="Courier New" w:hAnsi="Courier New" w:cs="Courier New"/>
          <w:sz w:val="24"/>
          <w:szCs w:val="24"/>
        </w:rPr>
        <w:br/>
        <w:t>/ (6*(_b[age16_3]+_b[age16_3xfem])) + 15.82151) ///</w:t>
      </w:r>
      <w:r w:rsidRPr="009F35CE">
        <w:rPr>
          <w:rFonts w:ascii="Courier New" w:hAnsi="Courier New" w:cs="Courier New"/>
          <w:sz w:val="24"/>
          <w:szCs w:val="24"/>
        </w:rPr>
        <w:br/>
        <w:t>, post</w:t>
      </w:r>
      <w:r w:rsidRPr="009F35CE">
        <w:rPr>
          <w:rFonts w:ascii="Courier New" w:hAnsi="Courier New" w:cs="Courier New"/>
          <w:sz w:val="24"/>
          <w:szCs w:val="24"/>
        </w:rPr>
        <w:br/>
      </w:r>
      <w:proofErr w:type="spellStart"/>
      <w:r w:rsidRPr="009F35CE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9F35CE">
        <w:rPr>
          <w:rFonts w:ascii="Courier New" w:hAnsi="Courier New" w:cs="Courier New"/>
          <w:sz w:val="24"/>
          <w:szCs w:val="24"/>
        </w:rPr>
        <w:t xml:space="preserve"> (difference: _b[male] - _b[female])</w:t>
      </w:r>
    </w:p>
    <w:p w14:paraId="135DD0DB" w14:textId="272E8E72" w:rsidR="00F533B4" w:rsidRDefault="00F533B4" w:rsidP="00F533B4">
      <w:pPr>
        <w:rPr>
          <w:rFonts w:ascii="Times New Roman" w:hAnsi="Times New Roman" w:cs="Times New Roman"/>
          <w:i/>
          <w:sz w:val="24"/>
          <w:szCs w:val="24"/>
        </w:rPr>
      </w:pPr>
      <w:r w:rsidRPr="00813EEF">
        <w:rPr>
          <w:rFonts w:ascii="Times New Roman" w:hAnsi="Times New Roman" w:cs="Times New Roman"/>
          <w:i/>
          <w:sz w:val="24"/>
          <w:szCs w:val="24"/>
        </w:rPr>
        <w:t>*Calculating the</w:t>
      </w:r>
      <w:r>
        <w:rPr>
          <w:rFonts w:ascii="Times New Roman" w:hAnsi="Times New Roman" w:cs="Times New Roman"/>
          <w:i/>
          <w:sz w:val="24"/>
          <w:szCs w:val="24"/>
        </w:rPr>
        <w:t xml:space="preserve"> depressive symptoms score at the</w:t>
      </w:r>
      <w:r w:rsidRPr="00813EEF">
        <w:rPr>
          <w:rFonts w:ascii="Times New Roman" w:hAnsi="Times New Roman" w:cs="Times New Roman"/>
          <w:i/>
          <w:sz w:val="24"/>
          <w:szCs w:val="24"/>
        </w:rPr>
        <w:t xml:space="preserve"> age of peak velocity of depressive </w:t>
      </w:r>
      <w:r>
        <w:rPr>
          <w:rFonts w:ascii="Times New Roman" w:hAnsi="Times New Roman" w:cs="Times New Roman"/>
          <w:i/>
          <w:sz w:val="24"/>
          <w:szCs w:val="24"/>
        </w:rPr>
        <w:t>*</w:t>
      </w:r>
      <w:r w:rsidRPr="00813EEF">
        <w:rPr>
          <w:rFonts w:ascii="Times New Roman" w:hAnsi="Times New Roman" w:cs="Times New Roman"/>
          <w:i/>
          <w:sz w:val="24"/>
          <w:szCs w:val="24"/>
        </w:rPr>
        <w:t>symptoms can be done by using the parameters stored by STATA</w:t>
      </w:r>
      <w:r>
        <w:rPr>
          <w:rFonts w:ascii="Times New Roman" w:hAnsi="Times New Roman" w:cs="Times New Roman"/>
          <w:i/>
          <w:sz w:val="24"/>
          <w:szCs w:val="24"/>
        </w:rPr>
        <w:t>, the mean age subtracted *from the age of peak velocity of depressive symptoms</w:t>
      </w:r>
      <w:r w:rsidRPr="00813EEF">
        <w:rPr>
          <w:rFonts w:ascii="Times New Roman" w:hAnsi="Times New Roman" w:cs="Times New Roman"/>
          <w:i/>
          <w:sz w:val="24"/>
          <w:szCs w:val="24"/>
        </w:rPr>
        <w:t xml:space="preserve"> and using supplementary </w:t>
      </w:r>
      <w:r>
        <w:rPr>
          <w:rFonts w:ascii="Times New Roman" w:hAnsi="Times New Roman" w:cs="Times New Roman"/>
          <w:i/>
          <w:sz w:val="24"/>
          <w:szCs w:val="24"/>
        </w:rPr>
        <w:t>equation</w:t>
      </w:r>
      <w:r w:rsidR="00B71E43">
        <w:rPr>
          <w:rFonts w:ascii="Times New Roman" w:hAnsi="Times New Roman" w:cs="Times New Roman"/>
          <w:i/>
          <w:sz w:val="24"/>
          <w:szCs w:val="24"/>
        </w:rPr>
        <w:t xml:space="preserve"> 2.</w:t>
      </w:r>
    </w:p>
    <w:p w14:paraId="11221C75" w14:textId="77777777" w:rsidR="00F533B4" w:rsidRPr="009F35CE" w:rsidRDefault="00F533B4" w:rsidP="00F533B4">
      <w:pPr>
        <w:rPr>
          <w:rFonts w:ascii="Courier New" w:hAnsi="Courier New" w:cs="Courier New"/>
          <w:sz w:val="24"/>
          <w:szCs w:val="24"/>
        </w:rPr>
      </w:pPr>
      <w:r w:rsidRPr="009F35CE">
        <w:rPr>
          <w:rFonts w:ascii="Courier New" w:hAnsi="Courier New" w:cs="Courier New"/>
          <w:sz w:val="24"/>
          <w:szCs w:val="24"/>
        </w:rPr>
        <w:t>estimates use "</w:t>
      </w:r>
      <w:proofErr w:type="spellStart"/>
      <w:proofErr w:type="gramStart"/>
      <w:r w:rsidRPr="009F35CE">
        <w:rPr>
          <w:rFonts w:ascii="Courier New" w:hAnsi="Courier New" w:cs="Courier New"/>
          <w:sz w:val="24"/>
          <w:szCs w:val="24"/>
        </w:rPr>
        <w:t>unadjusted.ster</w:t>
      </w:r>
      <w:proofErr w:type="spellEnd"/>
      <w:proofErr w:type="gramEnd"/>
      <w:r w:rsidRPr="009F35CE">
        <w:rPr>
          <w:rFonts w:ascii="Courier New" w:hAnsi="Courier New" w:cs="Courier New"/>
          <w:sz w:val="24"/>
          <w:szCs w:val="24"/>
        </w:rPr>
        <w:t>"</w:t>
      </w:r>
    </w:p>
    <w:p w14:paraId="64AA5F23" w14:textId="77777777" w:rsidR="00F533B4" w:rsidRPr="009F35CE" w:rsidRDefault="00F533B4" w:rsidP="00F533B4">
      <w:pPr>
        <w:rPr>
          <w:rFonts w:ascii="Courier New" w:hAnsi="Courier New" w:cs="Courier New"/>
          <w:sz w:val="24"/>
          <w:szCs w:val="24"/>
        </w:rPr>
      </w:pPr>
      <w:r w:rsidRPr="009F35CE">
        <w:rPr>
          <w:rFonts w:ascii="Courier New" w:hAnsi="Courier New" w:cs="Courier New"/>
          <w:sz w:val="24"/>
          <w:szCs w:val="24"/>
        </w:rPr>
        <w:t>scalar tm = 16.36378 - 15.82151</w:t>
      </w:r>
      <w:r w:rsidRPr="009F35CE">
        <w:rPr>
          <w:rFonts w:ascii="Courier New" w:hAnsi="Courier New" w:cs="Courier New"/>
          <w:sz w:val="24"/>
          <w:szCs w:val="24"/>
        </w:rPr>
        <w:br/>
        <w:t xml:space="preserve">scalar </w:t>
      </w:r>
      <w:proofErr w:type="spellStart"/>
      <w:r w:rsidRPr="009F35CE">
        <w:rPr>
          <w:rFonts w:ascii="Courier New" w:hAnsi="Courier New" w:cs="Courier New"/>
          <w:sz w:val="24"/>
          <w:szCs w:val="24"/>
        </w:rPr>
        <w:t>tf</w:t>
      </w:r>
      <w:proofErr w:type="spellEnd"/>
      <w:r w:rsidRPr="009F35CE">
        <w:rPr>
          <w:rFonts w:ascii="Courier New" w:hAnsi="Courier New" w:cs="Courier New"/>
          <w:sz w:val="24"/>
          <w:szCs w:val="24"/>
        </w:rPr>
        <w:t xml:space="preserve"> = 13.50909 - 15.82151</w:t>
      </w:r>
    </w:p>
    <w:p w14:paraId="7710A91D" w14:textId="6DE5EECE" w:rsidR="00F533B4" w:rsidRPr="009F35CE" w:rsidRDefault="00D962BC" w:rsidP="00F533B4">
      <w:pPr>
        <w:rPr>
          <w:rFonts w:ascii="Courier New" w:hAnsi="Courier New" w:cs="Courier New"/>
          <w:sz w:val="24"/>
          <w:szCs w:val="24"/>
        </w:rPr>
      </w:pPr>
      <w:proofErr w:type="spellStart"/>
      <w:r w:rsidRPr="009F35CE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9F35CE">
        <w:rPr>
          <w:rFonts w:ascii="Courier New" w:hAnsi="Courier New" w:cs="Courier New"/>
          <w:sz w:val="24"/>
          <w:szCs w:val="24"/>
        </w:rPr>
        <w:t xml:space="preserve"> ///</w:t>
      </w:r>
      <w:r w:rsidRPr="009F35CE">
        <w:rPr>
          <w:rFonts w:ascii="Courier New" w:hAnsi="Courier New" w:cs="Courier New"/>
          <w:sz w:val="24"/>
          <w:szCs w:val="24"/>
        </w:rPr>
        <w:br/>
      </w:r>
      <w:r w:rsidR="00F533B4" w:rsidRPr="009F35CE">
        <w:rPr>
          <w:rFonts w:ascii="Courier New" w:hAnsi="Courier New" w:cs="Courier New"/>
          <w:sz w:val="24"/>
          <w:szCs w:val="24"/>
        </w:rPr>
        <w:t>(male: _b[cons] + _b[age16]*tm + _b[age16_2</w:t>
      </w:r>
      <w:r w:rsidRPr="009F35CE">
        <w:rPr>
          <w:rFonts w:ascii="Courier New" w:hAnsi="Courier New" w:cs="Courier New"/>
          <w:sz w:val="24"/>
          <w:szCs w:val="24"/>
        </w:rPr>
        <w:t>]*tm^2</w:t>
      </w:r>
      <w:r w:rsidR="009F35CE">
        <w:rPr>
          <w:rFonts w:ascii="Courier New" w:hAnsi="Courier New" w:cs="Courier New"/>
          <w:sz w:val="24"/>
          <w:szCs w:val="24"/>
        </w:rPr>
        <w:t xml:space="preserve"> ///</w:t>
      </w:r>
      <w:r w:rsidRPr="009F35CE">
        <w:rPr>
          <w:rFonts w:ascii="Courier New" w:hAnsi="Courier New" w:cs="Courier New"/>
          <w:sz w:val="24"/>
          <w:szCs w:val="24"/>
        </w:rPr>
        <w:t xml:space="preserve"> </w:t>
      </w:r>
      <w:r w:rsidR="009F35CE">
        <w:rPr>
          <w:rFonts w:ascii="Courier New" w:hAnsi="Courier New" w:cs="Courier New"/>
          <w:sz w:val="24"/>
          <w:szCs w:val="24"/>
        </w:rPr>
        <w:br/>
      </w:r>
      <w:r w:rsidRPr="009F35CE">
        <w:rPr>
          <w:rFonts w:ascii="Courier New" w:hAnsi="Courier New" w:cs="Courier New"/>
          <w:sz w:val="24"/>
          <w:szCs w:val="24"/>
        </w:rPr>
        <w:t>+  _b[age16_3]*tm^3) ///</w:t>
      </w:r>
      <w:r w:rsidRPr="009F35CE">
        <w:rPr>
          <w:rFonts w:ascii="Courier New" w:hAnsi="Courier New" w:cs="Courier New"/>
          <w:sz w:val="24"/>
          <w:szCs w:val="24"/>
        </w:rPr>
        <w:br/>
      </w:r>
      <w:r w:rsidR="00F533B4" w:rsidRPr="009F35CE">
        <w:rPr>
          <w:rFonts w:ascii="Courier New" w:hAnsi="Courier New" w:cs="Courier New"/>
          <w:sz w:val="24"/>
          <w:szCs w:val="24"/>
        </w:rPr>
        <w:t>(female: _b[cons] + _b[age16]*</w:t>
      </w:r>
      <w:proofErr w:type="spellStart"/>
      <w:r w:rsidR="00F533B4" w:rsidRPr="009F35CE">
        <w:rPr>
          <w:rFonts w:ascii="Courier New" w:hAnsi="Courier New" w:cs="Courier New"/>
          <w:sz w:val="24"/>
          <w:szCs w:val="24"/>
        </w:rPr>
        <w:t>tf</w:t>
      </w:r>
      <w:proofErr w:type="spellEnd"/>
      <w:r w:rsidR="00F533B4" w:rsidRPr="009F35CE">
        <w:rPr>
          <w:rFonts w:ascii="Courier New" w:hAnsi="Courier New" w:cs="Courier New"/>
          <w:sz w:val="24"/>
          <w:szCs w:val="24"/>
        </w:rPr>
        <w:t xml:space="preserve"> + _b[age16_</w:t>
      </w:r>
      <w:r w:rsidRPr="009F35CE">
        <w:rPr>
          <w:rFonts w:ascii="Courier New" w:hAnsi="Courier New" w:cs="Courier New"/>
          <w:sz w:val="24"/>
          <w:szCs w:val="24"/>
        </w:rPr>
        <w:t xml:space="preserve">2]*tf^2 </w:t>
      </w:r>
      <w:r w:rsidR="009F35CE">
        <w:rPr>
          <w:rFonts w:ascii="Courier New" w:hAnsi="Courier New" w:cs="Courier New"/>
          <w:sz w:val="24"/>
          <w:szCs w:val="24"/>
        </w:rPr>
        <w:t>///</w:t>
      </w:r>
      <w:r w:rsidR="009F35CE">
        <w:rPr>
          <w:rFonts w:ascii="Courier New" w:hAnsi="Courier New" w:cs="Courier New"/>
          <w:sz w:val="24"/>
          <w:szCs w:val="24"/>
        </w:rPr>
        <w:br/>
      </w:r>
      <w:r w:rsidRPr="009F35CE">
        <w:rPr>
          <w:rFonts w:ascii="Courier New" w:hAnsi="Courier New" w:cs="Courier New"/>
          <w:sz w:val="24"/>
          <w:szCs w:val="24"/>
        </w:rPr>
        <w:t>+  _b[age16_3]*tf^3 ///</w:t>
      </w:r>
      <w:r w:rsidRPr="009F35CE">
        <w:rPr>
          <w:rFonts w:ascii="Courier New" w:hAnsi="Courier New" w:cs="Courier New"/>
          <w:sz w:val="24"/>
          <w:szCs w:val="24"/>
        </w:rPr>
        <w:br/>
      </w:r>
      <w:r w:rsidR="00F533B4" w:rsidRPr="009F35CE">
        <w:rPr>
          <w:rFonts w:ascii="Courier New" w:hAnsi="Courier New" w:cs="Courier New"/>
          <w:sz w:val="24"/>
          <w:szCs w:val="24"/>
        </w:rPr>
        <w:t>+ _b[female] + _b[age16xfem]*</w:t>
      </w:r>
      <w:proofErr w:type="spellStart"/>
      <w:r w:rsidR="00F533B4" w:rsidRPr="009F35CE">
        <w:rPr>
          <w:rFonts w:ascii="Courier New" w:hAnsi="Courier New" w:cs="Courier New"/>
          <w:sz w:val="24"/>
          <w:szCs w:val="24"/>
        </w:rPr>
        <w:t>tf</w:t>
      </w:r>
      <w:proofErr w:type="spellEnd"/>
      <w:r w:rsidR="00F533B4" w:rsidRPr="009F35CE">
        <w:rPr>
          <w:rFonts w:ascii="Courier New" w:hAnsi="Courier New" w:cs="Courier New"/>
          <w:sz w:val="24"/>
          <w:szCs w:val="24"/>
        </w:rPr>
        <w:t xml:space="preserve"> + _b[age16_2xfem]*t</w:t>
      </w:r>
      <w:r w:rsidRPr="009F35CE">
        <w:rPr>
          <w:rFonts w:ascii="Courier New" w:hAnsi="Courier New" w:cs="Courier New"/>
          <w:sz w:val="24"/>
          <w:szCs w:val="24"/>
        </w:rPr>
        <w:t xml:space="preserve">f^2 </w:t>
      </w:r>
      <w:r w:rsidR="009F35CE">
        <w:rPr>
          <w:rFonts w:ascii="Courier New" w:hAnsi="Courier New" w:cs="Courier New"/>
          <w:sz w:val="24"/>
          <w:szCs w:val="24"/>
        </w:rPr>
        <w:t>///</w:t>
      </w:r>
      <w:r w:rsidR="009F35CE">
        <w:rPr>
          <w:rFonts w:ascii="Courier New" w:hAnsi="Courier New" w:cs="Courier New"/>
          <w:sz w:val="24"/>
          <w:szCs w:val="24"/>
        </w:rPr>
        <w:br/>
      </w:r>
      <w:r w:rsidRPr="009F35CE">
        <w:rPr>
          <w:rFonts w:ascii="Courier New" w:hAnsi="Courier New" w:cs="Courier New"/>
          <w:sz w:val="24"/>
          <w:szCs w:val="24"/>
        </w:rPr>
        <w:t>+ _b[age16_3xfem]*tf^3) ///</w:t>
      </w:r>
      <w:r w:rsidRPr="009F35CE">
        <w:rPr>
          <w:rFonts w:ascii="Courier New" w:hAnsi="Courier New" w:cs="Courier New"/>
          <w:sz w:val="24"/>
          <w:szCs w:val="24"/>
        </w:rPr>
        <w:br/>
        <w:t>, post</w:t>
      </w:r>
      <w:r w:rsidRPr="009F35CE">
        <w:rPr>
          <w:rFonts w:ascii="Courier New" w:hAnsi="Courier New" w:cs="Courier New"/>
          <w:sz w:val="24"/>
          <w:szCs w:val="24"/>
        </w:rPr>
        <w:br/>
      </w:r>
      <w:proofErr w:type="spellStart"/>
      <w:r w:rsidR="00F533B4" w:rsidRPr="009F35CE">
        <w:rPr>
          <w:rFonts w:ascii="Courier New" w:hAnsi="Courier New" w:cs="Courier New"/>
          <w:sz w:val="24"/>
          <w:szCs w:val="24"/>
        </w:rPr>
        <w:t>nlcom</w:t>
      </w:r>
      <w:proofErr w:type="spellEnd"/>
      <w:r w:rsidR="00F533B4" w:rsidRPr="009F35CE">
        <w:rPr>
          <w:rFonts w:ascii="Courier New" w:hAnsi="Courier New" w:cs="Courier New"/>
          <w:sz w:val="24"/>
          <w:szCs w:val="24"/>
        </w:rPr>
        <w:t xml:space="preserve"> (difference: _b[male] - _b[female])</w:t>
      </w:r>
    </w:p>
    <w:p w14:paraId="5534B0D9" w14:textId="78CFDA24" w:rsidR="00F533B4" w:rsidRDefault="00F533B4" w:rsidP="00F533B4">
      <w:pPr>
        <w:rPr>
          <w:rFonts w:ascii="Times New Roman" w:hAnsi="Times New Roman" w:cs="Times New Roman"/>
          <w:i/>
          <w:sz w:val="24"/>
          <w:szCs w:val="24"/>
        </w:rPr>
      </w:pPr>
      <w:r w:rsidRPr="00813EEF">
        <w:rPr>
          <w:rFonts w:ascii="Times New Roman" w:hAnsi="Times New Roman" w:cs="Times New Roman"/>
          <w:i/>
          <w:sz w:val="24"/>
          <w:szCs w:val="24"/>
        </w:rPr>
        <w:t>*Calculating the</w:t>
      </w:r>
      <w:r>
        <w:rPr>
          <w:rFonts w:ascii="Times New Roman" w:hAnsi="Times New Roman" w:cs="Times New Roman"/>
          <w:i/>
          <w:sz w:val="24"/>
          <w:szCs w:val="24"/>
        </w:rPr>
        <w:t xml:space="preserve"> depressive symptoms score at</w:t>
      </w:r>
      <w:r w:rsidRPr="00813EEF">
        <w:rPr>
          <w:rFonts w:ascii="Times New Roman" w:hAnsi="Times New Roman" w:cs="Times New Roman"/>
          <w:i/>
          <w:sz w:val="24"/>
          <w:szCs w:val="24"/>
        </w:rPr>
        <w:t xml:space="preserve"> age of </w:t>
      </w:r>
      <w:r>
        <w:rPr>
          <w:rFonts w:ascii="Times New Roman" w:hAnsi="Times New Roman" w:cs="Times New Roman"/>
          <w:i/>
          <w:sz w:val="24"/>
          <w:szCs w:val="24"/>
        </w:rPr>
        <w:t xml:space="preserve">maximum </w:t>
      </w:r>
      <w:r w:rsidRPr="00813EEF">
        <w:rPr>
          <w:rFonts w:ascii="Times New Roman" w:hAnsi="Times New Roman" w:cs="Times New Roman"/>
          <w:i/>
          <w:sz w:val="24"/>
          <w:szCs w:val="24"/>
        </w:rPr>
        <w:t xml:space="preserve">depressive symptoms can be </w:t>
      </w:r>
      <w:r w:rsidR="00DE4926">
        <w:rPr>
          <w:rFonts w:ascii="Times New Roman" w:hAnsi="Times New Roman" w:cs="Times New Roman"/>
          <w:i/>
          <w:sz w:val="24"/>
          <w:szCs w:val="24"/>
        </w:rPr>
        <w:t>*</w:t>
      </w:r>
      <w:r w:rsidRPr="00813EEF">
        <w:rPr>
          <w:rFonts w:ascii="Times New Roman" w:hAnsi="Times New Roman" w:cs="Times New Roman"/>
          <w:i/>
          <w:sz w:val="24"/>
          <w:szCs w:val="24"/>
        </w:rPr>
        <w:t>done by using the parameters stored by STATA</w:t>
      </w:r>
      <w:r>
        <w:rPr>
          <w:rFonts w:ascii="Times New Roman" w:hAnsi="Times New Roman" w:cs="Times New Roman"/>
          <w:i/>
          <w:sz w:val="24"/>
          <w:szCs w:val="24"/>
        </w:rPr>
        <w:t>, the mean age</w:t>
      </w:r>
      <w:r w:rsidR="00D962BC">
        <w:rPr>
          <w:rFonts w:ascii="Times New Roman" w:hAnsi="Times New Roman" w:cs="Times New Roman"/>
          <w:i/>
          <w:sz w:val="24"/>
          <w:szCs w:val="24"/>
        </w:rPr>
        <w:t xml:space="preserve"> subtracted from the age of </w:t>
      </w:r>
      <w:r w:rsidR="00DE4926">
        <w:rPr>
          <w:rFonts w:ascii="Times New Roman" w:hAnsi="Times New Roman" w:cs="Times New Roman"/>
          <w:i/>
          <w:sz w:val="24"/>
          <w:szCs w:val="24"/>
        </w:rPr>
        <w:t>*</w:t>
      </w:r>
      <w:r w:rsidR="00D962BC">
        <w:rPr>
          <w:rFonts w:ascii="Times New Roman" w:hAnsi="Times New Roman" w:cs="Times New Roman"/>
          <w:i/>
          <w:sz w:val="24"/>
          <w:szCs w:val="24"/>
        </w:rPr>
        <w:t>maximum depressive symptoms</w:t>
      </w:r>
      <w:r w:rsidRPr="00813EEF">
        <w:rPr>
          <w:rFonts w:ascii="Times New Roman" w:hAnsi="Times New Roman" w:cs="Times New Roman"/>
          <w:i/>
          <w:sz w:val="24"/>
          <w:szCs w:val="24"/>
        </w:rPr>
        <w:t xml:space="preserve"> and using supplementary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 w:rsidR="00D962BC">
        <w:rPr>
          <w:rFonts w:ascii="Times New Roman" w:hAnsi="Times New Roman" w:cs="Times New Roman"/>
          <w:i/>
          <w:sz w:val="24"/>
          <w:szCs w:val="24"/>
        </w:rPr>
        <w:t>quation</w:t>
      </w:r>
      <w:r w:rsidR="00B71E43">
        <w:rPr>
          <w:rFonts w:ascii="Times New Roman" w:hAnsi="Times New Roman" w:cs="Times New Roman"/>
          <w:i/>
          <w:sz w:val="24"/>
          <w:szCs w:val="24"/>
        </w:rPr>
        <w:t xml:space="preserve"> 2.</w:t>
      </w:r>
    </w:p>
    <w:p w14:paraId="27EB9606" w14:textId="57764966" w:rsidR="009F35CE" w:rsidRPr="009F35CE" w:rsidRDefault="009F35CE" w:rsidP="00EF0714">
      <w:pPr>
        <w:rPr>
          <w:rFonts w:ascii="Courier New" w:hAnsi="Courier New" w:cs="Courier New"/>
          <w:sz w:val="24"/>
          <w:szCs w:val="24"/>
        </w:rPr>
      </w:pPr>
      <w:r w:rsidRPr="009F35CE">
        <w:rPr>
          <w:rFonts w:ascii="Courier New" w:hAnsi="Courier New" w:cs="Courier New"/>
          <w:sz w:val="24"/>
          <w:szCs w:val="24"/>
        </w:rPr>
        <w:t>estimates use "</w:t>
      </w:r>
      <w:proofErr w:type="spellStart"/>
      <w:proofErr w:type="gramStart"/>
      <w:r w:rsidRPr="009F35CE">
        <w:rPr>
          <w:rFonts w:ascii="Courier New" w:hAnsi="Courier New" w:cs="Courier New"/>
          <w:sz w:val="24"/>
          <w:szCs w:val="24"/>
        </w:rPr>
        <w:t>unadjusted.ster</w:t>
      </w:r>
      <w:proofErr w:type="spellEnd"/>
      <w:proofErr w:type="gramEnd"/>
      <w:r w:rsidRPr="009F35CE">
        <w:rPr>
          <w:rFonts w:ascii="Courier New" w:hAnsi="Courier New" w:cs="Courier New"/>
          <w:sz w:val="24"/>
          <w:szCs w:val="24"/>
        </w:rPr>
        <w:t>"</w:t>
      </w:r>
    </w:p>
    <w:p w14:paraId="2A381F4F" w14:textId="215A7FF5" w:rsidR="00EF0714" w:rsidRPr="009F35CE" w:rsidRDefault="001F1894" w:rsidP="00EF0714">
      <w:pPr>
        <w:rPr>
          <w:rFonts w:ascii="Courier New" w:hAnsi="Courier New" w:cs="Courier New"/>
          <w:sz w:val="24"/>
          <w:szCs w:val="24"/>
        </w:rPr>
      </w:pPr>
      <w:r w:rsidRPr="009F35CE">
        <w:rPr>
          <w:rFonts w:ascii="Courier New" w:hAnsi="Courier New" w:cs="Courier New"/>
          <w:sz w:val="24"/>
          <w:szCs w:val="24"/>
        </w:rPr>
        <w:t>scalar tm = 20.4719</w:t>
      </w:r>
      <w:r w:rsidR="00F94F56" w:rsidRPr="009F35CE">
        <w:rPr>
          <w:rFonts w:ascii="Courier New" w:hAnsi="Courier New" w:cs="Courier New"/>
          <w:sz w:val="24"/>
          <w:szCs w:val="24"/>
        </w:rPr>
        <w:t>2</w:t>
      </w:r>
      <w:r w:rsidR="00EF0714" w:rsidRPr="009F35CE">
        <w:rPr>
          <w:rFonts w:ascii="Courier New" w:hAnsi="Courier New" w:cs="Courier New"/>
          <w:sz w:val="24"/>
          <w:szCs w:val="24"/>
        </w:rPr>
        <w:t xml:space="preserve"> - 15.82151</w:t>
      </w:r>
      <w:r w:rsidR="00EF0714" w:rsidRPr="009F35CE">
        <w:rPr>
          <w:rFonts w:ascii="Courier New" w:hAnsi="Courier New" w:cs="Courier New"/>
          <w:sz w:val="24"/>
          <w:szCs w:val="24"/>
        </w:rPr>
        <w:br/>
        <w:t xml:space="preserve">scalar </w:t>
      </w:r>
      <w:proofErr w:type="spellStart"/>
      <w:r w:rsidR="00EF0714" w:rsidRPr="009F35CE">
        <w:rPr>
          <w:rFonts w:ascii="Courier New" w:hAnsi="Courier New" w:cs="Courier New"/>
          <w:sz w:val="24"/>
          <w:szCs w:val="24"/>
        </w:rPr>
        <w:t>tf</w:t>
      </w:r>
      <w:proofErr w:type="spellEnd"/>
      <w:r w:rsidR="00EF0714" w:rsidRPr="009F35CE">
        <w:rPr>
          <w:rFonts w:ascii="Courier New" w:hAnsi="Courier New" w:cs="Courier New"/>
          <w:sz w:val="24"/>
          <w:szCs w:val="24"/>
        </w:rPr>
        <w:t xml:space="preserve"> = </w:t>
      </w:r>
      <w:proofErr w:type="gramStart"/>
      <w:r w:rsidR="00F94F56" w:rsidRPr="009F35CE">
        <w:rPr>
          <w:rFonts w:ascii="Courier New" w:hAnsi="Courier New" w:cs="Courier New"/>
          <w:sz w:val="24"/>
          <w:szCs w:val="24"/>
        </w:rPr>
        <w:t>19.89151</w:t>
      </w:r>
      <w:r w:rsidR="00EF0714" w:rsidRPr="009F35CE">
        <w:rPr>
          <w:rFonts w:ascii="Courier New" w:hAnsi="Courier New" w:cs="Courier New"/>
          <w:sz w:val="24"/>
          <w:szCs w:val="24"/>
        </w:rPr>
        <w:t xml:space="preserve">  -</w:t>
      </w:r>
      <w:proofErr w:type="gramEnd"/>
      <w:r w:rsidR="00EF0714" w:rsidRPr="009F35CE">
        <w:rPr>
          <w:rFonts w:ascii="Courier New" w:hAnsi="Courier New" w:cs="Courier New"/>
          <w:sz w:val="24"/>
          <w:szCs w:val="24"/>
        </w:rPr>
        <w:t xml:space="preserve"> 15.82151</w:t>
      </w:r>
    </w:p>
    <w:p w14:paraId="6FEFC67F" w14:textId="77777777" w:rsidR="00D907E0" w:rsidRDefault="00EF0714" w:rsidP="00EF0714">
      <w:pPr>
        <w:rPr>
          <w:rFonts w:ascii="Courier New" w:hAnsi="Courier New" w:cs="Courier New"/>
          <w:sz w:val="24"/>
          <w:szCs w:val="24"/>
        </w:rPr>
      </w:pPr>
      <w:proofErr w:type="spellStart"/>
      <w:r w:rsidRPr="009F35CE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9F35CE">
        <w:rPr>
          <w:rFonts w:ascii="Courier New" w:hAnsi="Courier New" w:cs="Courier New"/>
          <w:sz w:val="24"/>
          <w:szCs w:val="24"/>
        </w:rPr>
        <w:t xml:space="preserve"> ///</w:t>
      </w:r>
      <w:r w:rsidRPr="009F35CE">
        <w:rPr>
          <w:rFonts w:ascii="Courier New" w:hAnsi="Courier New" w:cs="Courier New"/>
          <w:sz w:val="24"/>
          <w:szCs w:val="24"/>
        </w:rPr>
        <w:br/>
        <w:t xml:space="preserve">(male: _b[cons] + _b[age16]*tm + _b[age16_2]*tm^2 </w:t>
      </w:r>
      <w:r w:rsidR="009F35CE">
        <w:rPr>
          <w:rFonts w:ascii="Courier New" w:hAnsi="Courier New" w:cs="Courier New"/>
          <w:sz w:val="24"/>
          <w:szCs w:val="24"/>
        </w:rPr>
        <w:t>///</w:t>
      </w:r>
      <w:r w:rsidR="009F35CE">
        <w:rPr>
          <w:rFonts w:ascii="Courier New" w:hAnsi="Courier New" w:cs="Courier New"/>
          <w:sz w:val="24"/>
          <w:szCs w:val="24"/>
        </w:rPr>
        <w:br/>
      </w:r>
      <w:r w:rsidRPr="009F35CE">
        <w:rPr>
          <w:rFonts w:ascii="Courier New" w:hAnsi="Courier New" w:cs="Courier New"/>
          <w:sz w:val="24"/>
          <w:szCs w:val="24"/>
        </w:rPr>
        <w:t>+  _b[age16_3]*tm^3) ///</w:t>
      </w:r>
      <w:r w:rsidRPr="009F35CE">
        <w:rPr>
          <w:rFonts w:ascii="Courier New" w:hAnsi="Courier New" w:cs="Courier New"/>
          <w:sz w:val="24"/>
          <w:szCs w:val="24"/>
        </w:rPr>
        <w:br/>
        <w:t>(female: _b[cons] + _b[age16]*</w:t>
      </w:r>
      <w:proofErr w:type="spellStart"/>
      <w:r w:rsidRPr="009F35CE">
        <w:rPr>
          <w:rFonts w:ascii="Courier New" w:hAnsi="Courier New" w:cs="Courier New"/>
          <w:sz w:val="24"/>
          <w:szCs w:val="24"/>
        </w:rPr>
        <w:t>tf</w:t>
      </w:r>
      <w:proofErr w:type="spellEnd"/>
      <w:r w:rsidRPr="009F35CE">
        <w:rPr>
          <w:rFonts w:ascii="Courier New" w:hAnsi="Courier New" w:cs="Courier New"/>
          <w:sz w:val="24"/>
          <w:szCs w:val="24"/>
        </w:rPr>
        <w:t xml:space="preserve"> + _b[age16_2]*tf^2 </w:t>
      </w:r>
      <w:r w:rsidR="009F35CE">
        <w:rPr>
          <w:rFonts w:ascii="Courier New" w:hAnsi="Courier New" w:cs="Courier New"/>
          <w:sz w:val="24"/>
          <w:szCs w:val="24"/>
        </w:rPr>
        <w:t>///</w:t>
      </w:r>
      <w:r w:rsidR="009F35CE">
        <w:rPr>
          <w:rFonts w:ascii="Courier New" w:hAnsi="Courier New" w:cs="Courier New"/>
          <w:sz w:val="24"/>
          <w:szCs w:val="24"/>
        </w:rPr>
        <w:br/>
      </w:r>
      <w:r w:rsidRPr="009F35CE">
        <w:rPr>
          <w:rFonts w:ascii="Courier New" w:hAnsi="Courier New" w:cs="Courier New"/>
          <w:sz w:val="24"/>
          <w:szCs w:val="24"/>
        </w:rPr>
        <w:t>+  _b[age16_3]*tf^3 ///</w:t>
      </w:r>
      <w:r w:rsidRPr="009F35CE">
        <w:rPr>
          <w:rFonts w:ascii="Courier New" w:hAnsi="Courier New" w:cs="Courier New"/>
          <w:sz w:val="24"/>
          <w:szCs w:val="24"/>
        </w:rPr>
        <w:br/>
        <w:t>+ _b[female] + _b[age16xfem]*</w:t>
      </w:r>
      <w:proofErr w:type="spellStart"/>
      <w:r w:rsidRPr="009F35CE">
        <w:rPr>
          <w:rFonts w:ascii="Courier New" w:hAnsi="Courier New" w:cs="Courier New"/>
          <w:sz w:val="24"/>
          <w:szCs w:val="24"/>
        </w:rPr>
        <w:t>tf</w:t>
      </w:r>
      <w:proofErr w:type="spellEnd"/>
      <w:r w:rsidRPr="009F35CE">
        <w:rPr>
          <w:rFonts w:ascii="Courier New" w:hAnsi="Courier New" w:cs="Courier New"/>
          <w:sz w:val="24"/>
          <w:szCs w:val="24"/>
        </w:rPr>
        <w:t xml:space="preserve"> + _b[age16_2xfem]*tf^2</w:t>
      </w:r>
      <w:r w:rsidR="009F35CE">
        <w:rPr>
          <w:rFonts w:ascii="Courier New" w:hAnsi="Courier New" w:cs="Courier New"/>
          <w:sz w:val="24"/>
          <w:szCs w:val="24"/>
        </w:rPr>
        <w:t xml:space="preserve"> ///</w:t>
      </w:r>
      <w:r w:rsidRPr="009F35CE">
        <w:rPr>
          <w:rFonts w:ascii="Courier New" w:hAnsi="Courier New" w:cs="Courier New"/>
          <w:sz w:val="24"/>
          <w:szCs w:val="24"/>
        </w:rPr>
        <w:t xml:space="preserve"> </w:t>
      </w:r>
      <w:r w:rsidR="009F35CE">
        <w:rPr>
          <w:rFonts w:ascii="Courier New" w:hAnsi="Courier New" w:cs="Courier New"/>
          <w:sz w:val="24"/>
          <w:szCs w:val="24"/>
        </w:rPr>
        <w:br/>
      </w:r>
      <w:r w:rsidRPr="009F35CE">
        <w:rPr>
          <w:rFonts w:ascii="Courier New" w:hAnsi="Courier New" w:cs="Courier New"/>
          <w:sz w:val="24"/>
          <w:szCs w:val="24"/>
        </w:rPr>
        <w:t>+ _b[age16_3xfem]*tf^3) ///</w:t>
      </w:r>
      <w:r w:rsidRPr="009F35CE">
        <w:rPr>
          <w:rFonts w:ascii="Courier New" w:hAnsi="Courier New" w:cs="Courier New"/>
          <w:sz w:val="24"/>
          <w:szCs w:val="24"/>
        </w:rPr>
        <w:br/>
        <w:t>, post</w:t>
      </w:r>
      <w:r w:rsidRPr="009F35CE">
        <w:rPr>
          <w:rFonts w:ascii="Courier New" w:hAnsi="Courier New" w:cs="Courier New"/>
          <w:sz w:val="24"/>
          <w:szCs w:val="24"/>
        </w:rPr>
        <w:br/>
      </w:r>
      <w:proofErr w:type="spellStart"/>
      <w:r w:rsidRPr="009F35CE">
        <w:rPr>
          <w:rFonts w:ascii="Courier New" w:hAnsi="Courier New" w:cs="Courier New"/>
          <w:sz w:val="24"/>
          <w:szCs w:val="24"/>
        </w:rPr>
        <w:t>nlcom</w:t>
      </w:r>
      <w:proofErr w:type="spellEnd"/>
      <w:r w:rsidRPr="009F35CE">
        <w:rPr>
          <w:rFonts w:ascii="Courier New" w:hAnsi="Courier New" w:cs="Courier New"/>
          <w:sz w:val="24"/>
          <w:szCs w:val="24"/>
        </w:rPr>
        <w:t xml:space="preserve"> (difference: _b[male] - _b[female])</w:t>
      </w:r>
    </w:p>
    <w:p w14:paraId="5782EEC4" w14:textId="77777777" w:rsidR="00D907E0" w:rsidRDefault="00D907E0" w:rsidP="00EF0714">
      <w:pPr>
        <w:rPr>
          <w:rFonts w:ascii="Courier New" w:hAnsi="Courier New" w:cs="Courier New"/>
          <w:sz w:val="24"/>
          <w:szCs w:val="24"/>
        </w:rPr>
      </w:pPr>
    </w:p>
    <w:p w14:paraId="78B78909" w14:textId="51C65170" w:rsidR="00D907E0" w:rsidRPr="00D907E0" w:rsidRDefault="00D907E0" w:rsidP="00D907E0">
      <w:pPr>
        <w:pStyle w:val="EndNoteBibliography"/>
        <w:spacing w:after="0"/>
        <w:ind w:left="720" w:hanging="720"/>
        <w:rPr>
          <w:rFonts w:ascii="Times New Roman" w:hAnsi="Times New Roman" w:cs="Times New Roman"/>
          <w:b/>
          <w:sz w:val="24"/>
          <w:szCs w:val="24"/>
        </w:rPr>
      </w:pPr>
      <w:r w:rsidRPr="00D907E0">
        <w:rPr>
          <w:rFonts w:ascii="Times New Roman" w:hAnsi="Times New Roman" w:cs="Times New Roman"/>
          <w:b/>
          <w:sz w:val="24"/>
          <w:szCs w:val="24"/>
        </w:rPr>
        <w:lastRenderedPageBreak/>
        <w:t>Supplementary Referen</w:t>
      </w:r>
      <w:r>
        <w:rPr>
          <w:rFonts w:ascii="Times New Roman" w:hAnsi="Times New Roman" w:cs="Times New Roman"/>
          <w:b/>
          <w:sz w:val="24"/>
          <w:szCs w:val="24"/>
        </w:rPr>
        <w:t>c</w:t>
      </w:r>
      <w:r w:rsidRPr="00D907E0">
        <w:rPr>
          <w:rFonts w:ascii="Times New Roman" w:hAnsi="Times New Roman" w:cs="Times New Roman"/>
          <w:b/>
          <w:sz w:val="24"/>
          <w:szCs w:val="24"/>
        </w:rPr>
        <w:t>es</w:t>
      </w:r>
    </w:p>
    <w:p w14:paraId="0C1C0420" w14:textId="77777777" w:rsidR="00D907E0" w:rsidRDefault="00D907E0" w:rsidP="00D907E0">
      <w:pPr>
        <w:pStyle w:val="EndNoteBibliography"/>
        <w:spacing w:after="0"/>
        <w:ind w:left="720" w:hanging="720"/>
        <w:rPr>
          <w:rFonts w:ascii="Courier New" w:hAnsi="Courier New" w:cs="Courier New"/>
          <w:sz w:val="24"/>
          <w:szCs w:val="24"/>
        </w:rPr>
      </w:pPr>
    </w:p>
    <w:p w14:paraId="0B59E55F" w14:textId="6D8A965E" w:rsidR="00D907E0" w:rsidRPr="00D907E0" w:rsidRDefault="00D907E0" w:rsidP="00D907E0">
      <w:pPr>
        <w:pStyle w:val="EndNoteBibliography"/>
        <w:spacing w:after="0"/>
        <w:ind w:left="720" w:hanging="720"/>
      </w:pPr>
      <w:r>
        <w:rPr>
          <w:rFonts w:ascii="Courier New" w:hAnsi="Courier New" w:cs="Courier New"/>
          <w:sz w:val="24"/>
          <w:szCs w:val="24"/>
        </w:rPr>
        <w:fldChar w:fldCharType="begin"/>
      </w:r>
      <w:r>
        <w:rPr>
          <w:rFonts w:ascii="Courier New" w:hAnsi="Courier New" w:cs="Courier New"/>
          <w:sz w:val="24"/>
          <w:szCs w:val="24"/>
        </w:rPr>
        <w:instrText xml:space="preserve"> ADDIN EN.REFLIST </w:instrText>
      </w:r>
      <w:r>
        <w:rPr>
          <w:rFonts w:ascii="Courier New" w:hAnsi="Courier New" w:cs="Courier New"/>
          <w:sz w:val="24"/>
          <w:szCs w:val="24"/>
        </w:rPr>
        <w:fldChar w:fldCharType="separate"/>
      </w:r>
      <w:r w:rsidRPr="00D907E0">
        <w:t xml:space="preserve">Kingsbury, M., Weeks, M., MacKinnon, N., Evans, J., Mahedy, L., Dykxhoorn, J., &amp; Colman, I. (2016). Stressful Life Events During Pregnancy and Offspring Depression: Evidence From a Prospective Cohort Study. </w:t>
      </w:r>
      <w:r w:rsidRPr="00D907E0">
        <w:rPr>
          <w:i/>
        </w:rPr>
        <w:t>J Am Acad Child Adolesc Psychiatry, 55</w:t>
      </w:r>
      <w:r w:rsidRPr="00D907E0">
        <w:t>(8), 709-716 e702. doi:10.1016/j.jaac.2016.05.014</w:t>
      </w:r>
    </w:p>
    <w:p w14:paraId="2838FC74" w14:textId="77777777" w:rsidR="00D907E0" w:rsidRPr="00D907E0" w:rsidRDefault="00D907E0" w:rsidP="00D907E0">
      <w:pPr>
        <w:pStyle w:val="EndNoteBibliography"/>
        <w:spacing w:after="0"/>
        <w:ind w:left="720" w:hanging="720"/>
      </w:pPr>
      <w:r w:rsidRPr="00D907E0">
        <w:t xml:space="preserve">Mahedy, L., Hammerton, G., Teyhan, A., Edwards, A. C., Kendler, K. S., Moore, S. C., . . . Heron, J. (2017). Parental alcohol use and risk of behavioral and emotional problems in offspring. </w:t>
      </w:r>
      <w:r w:rsidRPr="00D907E0">
        <w:rPr>
          <w:i/>
        </w:rPr>
        <w:t>PLoS One, 12</w:t>
      </w:r>
      <w:r w:rsidRPr="00D907E0">
        <w:t>(6), e0178862. doi:10.1371/journal.pone.0178862</w:t>
      </w:r>
    </w:p>
    <w:p w14:paraId="7D312A7F" w14:textId="77777777" w:rsidR="00D907E0" w:rsidRPr="00D907E0" w:rsidRDefault="00D907E0" w:rsidP="00D907E0">
      <w:pPr>
        <w:pStyle w:val="EndNoteBibliography"/>
        <w:ind w:left="720" w:hanging="720"/>
      </w:pPr>
      <w:r w:rsidRPr="00D907E0">
        <w:t xml:space="preserve">Pearson, R. M., Campbell, A., Howard, L. M., Bornstein, M. H., O'Mahen, H., Mars, B., &amp; Moran, P. (2017). Impact of dysfunctional maternal personality traits on risk of offspring depression, anxiety and self-harm at age 18 years: a population-based longitudinal study. </w:t>
      </w:r>
      <w:r w:rsidRPr="00D907E0">
        <w:rPr>
          <w:i/>
        </w:rPr>
        <w:t>Psychological Medicine</w:t>
      </w:r>
      <w:r w:rsidRPr="00D907E0">
        <w:t>, 1-11. doi:10.1017/s0033291717001246</w:t>
      </w:r>
    </w:p>
    <w:p w14:paraId="4615DDBC" w14:textId="192D62BA" w:rsidR="00F533B4" w:rsidRPr="009F35CE" w:rsidRDefault="00D907E0" w:rsidP="00EF0714">
      <w:pPr>
        <w:rPr>
          <w:rFonts w:ascii="Courier New" w:hAnsi="Courier New" w:cs="Courier New"/>
          <w:sz w:val="24"/>
          <w:szCs w:val="24"/>
        </w:rPr>
      </w:pPr>
      <w:r>
        <w:rPr>
          <w:rFonts w:ascii="Courier New" w:hAnsi="Courier New" w:cs="Courier New"/>
          <w:sz w:val="24"/>
          <w:szCs w:val="24"/>
        </w:rPr>
        <w:fldChar w:fldCharType="end"/>
      </w:r>
    </w:p>
    <w:sectPr w:rsidR="00F533B4" w:rsidRPr="009F35CE" w:rsidSect="001303A2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B8BDFF" w14:textId="77777777" w:rsidR="003A46C4" w:rsidRDefault="003A46C4" w:rsidP="004E6B0B">
      <w:pPr>
        <w:spacing w:after="0" w:line="240" w:lineRule="auto"/>
      </w:pPr>
      <w:r>
        <w:separator/>
      </w:r>
    </w:p>
  </w:endnote>
  <w:endnote w:type="continuationSeparator" w:id="0">
    <w:p w14:paraId="6F323918" w14:textId="77777777" w:rsidR="003A46C4" w:rsidRDefault="003A46C4" w:rsidP="004E6B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2171596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DA7A6CC" w14:textId="14617744" w:rsidR="003A46C4" w:rsidRDefault="003A46C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33B6C2F1" w14:textId="77777777" w:rsidR="003A46C4" w:rsidRDefault="003A46C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B39440" w14:textId="77777777" w:rsidR="003A46C4" w:rsidRDefault="003A46C4" w:rsidP="004E6B0B">
      <w:pPr>
        <w:spacing w:after="0" w:line="240" w:lineRule="auto"/>
      </w:pPr>
      <w:r>
        <w:separator/>
      </w:r>
    </w:p>
  </w:footnote>
  <w:footnote w:type="continuationSeparator" w:id="0">
    <w:p w14:paraId="7D68EEB9" w14:textId="77777777" w:rsidR="003A46C4" w:rsidRDefault="003A46C4" w:rsidP="004E6B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17C4047"/>
    <w:multiLevelType w:val="hybridMultilevel"/>
    <w:tmpl w:val="2252266E"/>
    <w:lvl w:ilvl="0" w:tplc="89CCBA3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pvwadft9pawje9d9rvspad2xxpez2d5p2f&quot;&gt;Library&lt;record-ids&gt;&lt;item&gt;87&lt;/item&gt;&lt;item&gt;234&lt;/item&gt;&lt;item&gt;235&lt;/item&gt;&lt;/record-ids&gt;&lt;/item&gt;&lt;/Libraries&gt;"/>
  </w:docVars>
  <w:rsids>
    <w:rsidRoot w:val="00426DCC"/>
    <w:rsid w:val="0002690D"/>
    <w:rsid w:val="00035145"/>
    <w:rsid w:val="00053573"/>
    <w:rsid w:val="0005645F"/>
    <w:rsid w:val="00060CA2"/>
    <w:rsid w:val="00065C15"/>
    <w:rsid w:val="00071E7A"/>
    <w:rsid w:val="0009220E"/>
    <w:rsid w:val="00096041"/>
    <w:rsid w:val="000B35A2"/>
    <w:rsid w:val="000B4A59"/>
    <w:rsid w:val="000B5A48"/>
    <w:rsid w:val="000C1831"/>
    <w:rsid w:val="000C2B02"/>
    <w:rsid w:val="000D6F1F"/>
    <w:rsid w:val="000E7DFA"/>
    <w:rsid w:val="000F2F3C"/>
    <w:rsid w:val="000F70E8"/>
    <w:rsid w:val="00103B31"/>
    <w:rsid w:val="00103E83"/>
    <w:rsid w:val="00104EFB"/>
    <w:rsid w:val="001076AE"/>
    <w:rsid w:val="001114B1"/>
    <w:rsid w:val="001253AD"/>
    <w:rsid w:val="00127AB4"/>
    <w:rsid w:val="001303A2"/>
    <w:rsid w:val="00136393"/>
    <w:rsid w:val="00142E45"/>
    <w:rsid w:val="001512B0"/>
    <w:rsid w:val="001854EE"/>
    <w:rsid w:val="00192A1B"/>
    <w:rsid w:val="001B0131"/>
    <w:rsid w:val="001B72CB"/>
    <w:rsid w:val="001D471D"/>
    <w:rsid w:val="001D6A5F"/>
    <w:rsid w:val="001E3549"/>
    <w:rsid w:val="001F1894"/>
    <w:rsid w:val="001F417C"/>
    <w:rsid w:val="00202C18"/>
    <w:rsid w:val="00207550"/>
    <w:rsid w:val="002110D7"/>
    <w:rsid w:val="0023439A"/>
    <w:rsid w:val="00241751"/>
    <w:rsid w:val="00261F1D"/>
    <w:rsid w:val="00274494"/>
    <w:rsid w:val="002838FD"/>
    <w:rsid w:val="00283EFA"/>
    <w:rsid w:val="002A2649"/>
    <w:rsid w:val="002A5E18"/>
    <w:rsid w:val="002B0ED7"/>
    <w:rsid w:val="002B2BEF"/>
    <w:rsid w:val="002B43E5"/>
    <w:rsid w:val="002C2B7E"/>
    <w:rsid w:val="002D0DF8"/>
    <w:rsid w:val="002F3AEA"/>
    <w:rsid w:val="00306F46"/>
    <w:rsid w:val="0031528D"/>
    <w:rsid w:val="00320747"/>
    <w:rsid w:val="0032665B"/>
    <w:rsid w:val="00346BFD"/>
    <w:rsid w:val="00346DB0"/>
    <w:rsid w:val="00350363"/>
    <w:rsid w:val="00350B88"/>
    <w:rsid w:val="00377A1D"/>
    <w:rsid w:val="00384615"/>
    <w:rsid w:val="003A46C4"/>
    <w:rsid w:val="003D747A"/>
    <w:rsid w:val="00416067"/>
    <w:rsid w:val="00426DCC"/>
    <w:rsid w:val="0043290E"/>
    <w:rsid w:val="00444063"/>
    <w:rsid w:val="00444D66"/>
    <w:rsid w:val="004570E7"/>
    <w:rsid w:val="0046189C"/>
    <w:rsid w:val="00484A32"/>
    <w:rsid w:val="004860D2"/>
    <w:rsid w:val="00486754"/>
    <w:rsid w:val="0049013F"/>
    <w:rsid w:val="00497E12"/>
    <w:rsid w:val="004A45AA"/>
    <w:rsid w:val="004C24F5"/>
    <w:rsid w:val="004E3849"/>
    <w:rsid w:val="004E6B0B"/>
    <w:rsid w:val="004F34F5"/>
    <w:rsid w:val="0052286E"/>
    <w:rsid w:val="00530D87"/>
    <w:rsid w:val="00541690"/>
    <w:rsid w:val="00543148"/>
    <w:rsid w:val="0056207B"/>
    <w:rsid w:val="00573278"/>
    <w:rsid w:val="00587867"/>
    <w:rsid w:val="005A7FA1"/>
    <w:rsid w:val="005B783B"/>
    <w:rsid w:val="005C02A6"/>
    <w:rsid w:val="005D0011"/>
    <w:rsid w:val="005E089F"/>
    <w:rsid w:val="00603DF4"/>
    <w:rsid w:val="00611B4D"/>
    <w:rsid w:val="0062032B"/>
    <w:rsid w:val="00622281"/>
    <w:rsid w:val="00636410"/>
    <w:rsid w:val="00654F9C"/>
    <w:rsid w:val="00655877"/>
    <w:rsid w:val="0066181B"/>
    <w:rsid w:val="00664EC3"/>
    <w:rsid w:val="00686AEF"/>
    <w:rsid w:val="0069048C"/>
    <w:rsid w:val="006A218E"/>
    <w:rsid w:val="006A2B74"/>
    <w:rsid w:val="006A45D4"/>
    <w:rsid w:val="006A5FC2"/>
    <w:rsid w:val="006C54B5"/>
    <w:rsid w:val="006D32A1"/>
    <w:rsid w:val="006D382B"/>
    <w:rsid w:val="006F0020"/>
    <w:rsid w:val="00703C1E"/>
    <w:rsid w:val="00730228"/>
    <w:rsid w:val="00734550"/>
    <w:rsid w:val="007407B0"/>
    <w:rsid w:val="0075067E"/>
    <w:rsid w:val="00751A19"/>
    <w:rsid w:val="00753CE0"/>
    <w:rsid w:val="00792A48"/>
    <w:rsid w:val="00796807"/>
    <w:rsid w:val="007C18F4"/>
    <w:rsid w:val="007D2259"/>
    <w:rsid w:val="007D2328"/>
    <w:rsid w:val="007D5B54"/>
    <w:rsid w:val="007F4914"/>
    <w:rsid w:val="00806885"/>
    <w:rsid w:val="00813EEF"/>
    <w:rsid w:val="00817E8C"/>
    <w:rsid w:val="0082550C"/>
    <w:rsid w:val="00825A36"/>
    <w:rsid w:val="00843271"/>
    <w:rsid w:val="008526C8"/>
    <w:rsid w:val="0086221E"/>
    <w:rsid w:val="00870760"/>
    <w:rsid w:val="00873523"/>
    <w:rsid w:val="00873AF3"/>
    <w:rsid w:val="00881238"/>
    <w:rsid w:val="00887687"/>
    <w:rsid w:val="00892A94"/>
    <w:rsid w:val="008964B0"/>
    <w:rsid w:val="008A0E70"/>
    <w:rsid w:val="008B76EA"/>
    <w:rsid w:val="008C7BD5"/>
    <w:rsid w:val="008D4920"/>
    <w:rsid w:val="008D54C1"/>
    <w:rsid w:val="008E2E0E"/>
    <w:rsid w:val="008F5D9C"/>
    <w:rsid w:val="00910C9A"/>
    <w:rsid w:val="00914A93"/>
    <w:rsid w:val="009254C6"/>
    <w:rsid w:val="009276F1"/>
    <w:rsid w:val="0093586D"/>
    <w:rsid w:val="00935A8E"/>
    <w:rsid w:val="0094006A"/>
    <w:rsid w:val="009412AA"/>
    <w:rsid w:val="0095466E"/>
    <w:rsid w:val="00961671"/>
    <w:rsid w:val="009700AB"/>
    <w:rsid w:val="0097249A"/>
    <w:rsid w:val="00975453"/>
    <w:rsid w:val="00986628"/>
    <w:rsid w:val="009A0E95"/>
    <w:rsid w:val="009B01D3"/>
    <w:rsid w:val="009B40F8"/>
    <w:rsid w:val="009C2653"/>
    <w:rsid w:val="009C5DD5"/>
    <w:rsid w:val="009D5956"/>
    <w:rsid w:val="009F1764"/>
    <w:rsid w:val="009F35CE"/>
    <w:rsid w:val="00A075A6"/>
    <w:rsid w:val="00A13024"/>
    <w:rsid w:val="00A26C32"/>
    <w:rsid w:val="00A44EA7"/>
    <w:rsid w:val="00A5081C"/>
    <w:rsid w:val="00A5406D"/>
    <w:rsid w:val="00A657B7"/>
    <w:rsid w:val="00A67F6C"/>
    <w:rsid w:val="00A8447D"/>
    <w:rsid w:val="00A873AD"/>
    <w:rsid w:val="00AA7EDE"/>
    <w:rsid w:val="00AB370B"/>
    <w:rsid w:val="00AB388A"/>
    <w:rsid w:val="00AE4EF8"/>
    <w:rsid w:val="00AF0058"/>
    <w:rsid w:val="00AF2383"/>
    <w:rsid w:val="00AF658C"/>
    <w:rsid w:val="00B13CB1"/>
    <w:rsid w:val="00B276FC"/>
    <w:rsid w:val="00B652D4"/>
    <w:rsid w:val="00B67520"/>
    <w:rsid w:val="00B714BA"/>
    <w:rsid w:val="00B71E43"/>
    <w:rsid w:val="00B874B3"/>
    <w:rsid w:val="00BB3073"/>
    <w:rsid w:val="00BB4C1F"/>
    <w:rsid w:val="00BB68F3"/>
    <w:rsid w:val="00BC75C8"/>
    <w:rsid w:val="00BD4FC3"/>
    <w:rsid w:val="00BF022D"/>
    <w:rsid w:val="00C01D26"/>
    <w:rsid w:val="00C020B0"/>
    <w:rsid w:val="00C56B85"/>
    <w:rsid w:val="00C655DF"/>
    <w:rsid w:val="00C90980"/>
    <w:rsid w:val="00C9155B"/>
    <w:rsid w:val="00C921A5"/>
    <w:rsid w:val="00CA2A58"/>
    <w:rsid w:val="00CB0EDA"/>
    <w:rsid w:val="00CE1D45"/>
    <w:rsid w:val="00CE2417"/>
    <w:rsid w:val="00CF1FEB"/>
    <w:rsid w:val="00D134FF"/>
    <w:rsid w:val="00D22E52"/>
    <w:rsid w:val="00D2763E"/>
    <w:rsid w:val="00D362B5"/>
    <w:rsid w:val="00D52FEC"/>
    <w:rsid w:val="00D6460C"/>
    <w:rsid w:val="00D70CBA"/>
    <w:rsid w:val="00D83D18"/>
    <w:rsid w:val="00D83DAB"/>
    <w:rsid w:val="00D84BA8"/>
    <w:rsid w:val="00D907E0"/>
    <w:rsid w:val="00D962BC"/>
    <w:rsid w:val="00DA37DA"/>
    <w:rsid w:val="00DB0395"/>
    <w:rsid w:val="00DB2A18"/>
    <w:rsid w:val="00DC1A50"/>
    <w:rsid w:val="00DC55D0"/>
    <w:rsid w:val="00DE2229"/>
    <w:rsid w:val="00DE3D62"/>
    <w:rsid w:val="00DE4926"/>
    <w:rsid w:val="00DE793C"/>
    <w:rsid w:val="00E009C5"/>
    <w:rsid w:val="00E01C84"/>
    <w:rsid w:val="00E0707B"/>
    <w:rsid w:val="00E23E07"/>
    <w:rsid w:val="00E316B7"/>
    <w:rsid w:val="00E34823"/>
    <w:rsid w:val="00E46D84"/>
    <w:rsid w:val="00E675B2"/>
    <w:rsid w:val="00E70F91"/>
    <w:rsid w:val="00E90D2B"/>
    <w:rsid w:val="00EA0777"/>
    <w:rsid w:val="00EA6BF8"/>
    <w:rsid w:val="00EC22D1"/>
    <w:rsid w:val="00ED76D4"/>
    <w:rsid w:val="00EF0714"/>
    <w:rsid w:val="00F0690D"/>
    <w:rsid w:val="00F10306"/>
    <w:rsid w:val="00F33A34"/>
    <w:rsid w:val="00F5192A"/>
    <w:rsid w:val="00F533B4"/>
    <w:rsid w:val="00F558C4"/>
    <w:rsid w:val="00F67F17"/>
    <w:rsid w:val="00F76262"/>
    <w:rsid w:val="00F85689"/>
    <w:rsid w:val="00F87201"/>
    <w:rsid w:val="00F9350C"/>
    <w:rsid w:val="00F94924"/>
    <w:rsid w:val="00F94F56"/>
    <w:rsid w:val="00FB20A4"/>
    <w:rsid w:val="00FB3F2F"/>
    <w:rsid w:val="00FB632F"/>
    <w:rsid w:val="00FC32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97D75C"/>
  <w15:chartTrackingRefBased/>
  <w15:docId w15:val="{9A097B91-AB62-4242-AD26-615298E860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7626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6262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AB388A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4E6B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E6B0B"/>
  </w:style>
  <w:style w:type="paragraph" w:styleId="Footer">
    <w:name w:val="footer"/>
    <w:basedOn w:val="Normal"/>
    <w:link w:val="FooterChar"/>
    <w:uiPriority w:val="99"/>
    <w:unhideWhenUsed/>
    <w:rsid w:val="004E6B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E6B0B"/>
  </w:style>
  <w:style w:type="character" w:styleId="Hyperlink">
    <w:name w:val="Hyperlink"/>
    <w:basedOn w:val="DefaultParagraphFont"/>
    <w:uiPriority w:val="99"/>
    <w:unhideWhenUsed/>
    <w:rsid w:val="00AF2383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F2383"/>
    <w:rPr>
      <w:color w:val="808080"/>
      <w:shd w:val="clear" w:color="auto" w:fill="E6E6E6"/>
    </w:rPr>
  </w:style>
  <w:style w:type="paragraph" w:styleId="NoSpacing">
    <w:name w:val="No Spacing"/>
    <w:uiPriority w:val="1"/>
    <w:qFormat/>
    <w:rsid w:val="000B35A2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910C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10C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10C9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0C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0C9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B632F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D907E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07E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907E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907E0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45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5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9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90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72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07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43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71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97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50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40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91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19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423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2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691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03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96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32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www.cmm.bristol.ac.uk/MLwiN/index.shtml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hyperlink" Target="https://www.cmm.bris.ac.uk/lemma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8</TotalTime>
  <Pages>20</Pages>
  <Words>3915</Words>
  <Characters>22320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1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Kwong</dc:creator>
  <cp:keywords/>
  <dc:description/>
  <cp:lastModifiedBy>Alex Kwong</cp:lastModifiedBy>
  <cp:revision>110</cp:revision>
  <cp:lastPrinted>2017-09-04T10:28:00Z</cp:lastPrinted>
  <dcterms:created xsi:type="dcterms:W3CDTF">2017-11-08T08:50:00Z</dcterms:created>
  <dcterms:modified xsi:type="dcterms:W3CDTF">2018-12-07T17:20:00Z</dcterms:modified>
</cp:coreProperties>
</file>